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tbl>
      <w:tblPr>
        <w:tblW w:w="14858" w:type="dxa"/>
        <w:tblLayout w:type="fixed"/>
        <w:tblLook w:val="04A0" w:firstRow="1" w:lastRow="0" w:firstColumn="1" w:lastColumn="0" w:noHBand="0" w:noVBand="1"/>
      </w:tblPr>
      <w:tblGrid>
        <w:gridCol w:w="2630"/>
        <w:gridCol w:w="772"/>
        <w:gridCol w:w="1135"/>
        <w:gridCol w:w="1009"/>
        <w:gridCol w:w="1232"/>
        <w:gridCol w:w="618"/>
        <w:gridCol w:w="953"/>
        <w:gridCol w:w="1009"/>
        <w:gridCol w:w="730"/>
        <w:gridCol w:w="673"/>
        <w:gridCol w:w="842"/>
        <w:gridCol w:w="842"/>
        <w:gridCol w:w="786"/>
        <w:gridCol w:w="897"/>
        <w:gridCol w:w="730"/>
      </w:tblGrid>
      <w:tr w:rsidR="00E160A6" w:rsidRPr="00030926" w14:paraId="15C2BC7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D6096" w14:textId="7507499C" w:rsidR="00E160A6" w:rsidRPr="00030926" w:rsidRDefault="00E160A6" w:rsidP="00C67E49">
            <w:pPr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Specie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F24E6" w14:textId="77F3549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Mass (g)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576433" w14:textId="306267D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Diet-LD</w:t>
            </w: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  <w:vertAlign w:val="subscript"/>
              </w:rPr>
              <w:t>50</w:t>
            </w: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Dist</w:t>
            </w:r>
            <w:proofErr w:type="spellEnd"/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 xml:space="preserve"> Mya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BA770" w14:textId="35F179F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Venom Yield mg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31BEC" w14:textId="2776A53C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Env</w:t>
            </w:r>
            <w:proofErr w:type="spellEnd"/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931B55" w14:textId="0FBA61CF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Dim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C4341" w14:textId="7A33AE30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LD</w:t>
            </w: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  <w:vertAlign w:val="subscript"/>
              </w:rPr>
              <w:t>50</w:t>
            </w: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 xml:space="preserve"> mg/ kg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CD102" w14:textId="6376C75D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LD</w:t>
            </w: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  <w:vertAlign w:val="subscript"/>
              </w:rPr>
              <w:t>50</w:t>
            </w: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 xml:space="preserve"> method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AFCA3" w14:textId="625A4958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Fish %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ADAEC" w14:textId="6E8D5F8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Inv</w:t>
            </w:r>
            <w:proofErr w:type="spellEnd"/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 xml:space="preserve"> %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D642D" w14:textId="0A9BA1C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Amp %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90763" w14:textId="56AFA831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Rep %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D3029" w14:textId="426BD1BC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Bird %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D94DF" w14:textId="30BB2721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Mam %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51224" w14:textId="0F4CFB73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b/>
                <w:color w:val="000000"/>
                <w:sz w:val="20"/>
                <w:szCs w:val="20"/>
              </w:rPr>
              <w:t>Egg %</w:t>
            </w:r>
          </w:p>
        </w:tc>
      </w:tr>
      <w:tr w:rsidR="00E160A6" w:rsidRPr="00030926" w14:paraId="7E7C42BB" w14:textId="77777777" w:rsidTr="0040107C">
        <w:trPr>
          <w:trHeight w:val="35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59100" w14:textId="4F499770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calypt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peronei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8906E" w14:textId="6BE5DC44" w:rsidR="00E160A6" w:rsidRPr="00030926" w:rsidRDefault="00E160A6" w:rsidP="00C4264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7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A9A74D" w14:textId="553D75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83F88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359A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2E4A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AF97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8039E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AD7D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77B1D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F6C2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54AE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E7F40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9CED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1ED2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7A2D3A2" w14:textId="77777777" w:rsidTr="0040107C">
        <w:trPr>
          <w:trHeight w:val="126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8F640" w14:textId="6DEA2C0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canth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ntarctic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BA188" w14:textId="3DFC69F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2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0C5A9" w14:textId="1E7A0A0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BB10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13EC3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A693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3AF1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0B0B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9230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140E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469D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E0BB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C5444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A148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1DE0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9CBF5B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DBB8E" w14:textId="2750B4F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canth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ntarctic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0F7ED" w14:textId="1779220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2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40190" w14:textId="1ED05E0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CA93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4436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AB790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EBF8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5C06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82477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D891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0E27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BCD8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8DB5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4230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180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CC6152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F8490" w14:textId="29F4D7A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gkistrodon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iline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D82E5" w14:textId="3AF74FCE" w:rsidR="00E160A6" w:rsidRPr="00C4264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  <w:vertAlign w:val="superscript"/>
              </w:rPr>
            </w:pPr>
            <w:r w:rsidRPr="00C42646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141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36B53" w14:textId="4EDAE12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92AB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6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A886F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EC5C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6AD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30518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5730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9AC9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F757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A818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787A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B343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FA83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301C27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71945" w14:textId="21E6ED8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gkistrodon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ntortrix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12F33" w14:textId="71CE6C8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48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CAE23" w14:textId="2FCFE1D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1633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8CB9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663A3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32C5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8C47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618A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C3EB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FDFD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ABBE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8733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959C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5FBB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968433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D42AA" w14:textId="59A2DC7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gkistrodon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iscivor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356E3" w14:textId="172559D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23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92837" w14:textId="677CE07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4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8B99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4E08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73D1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F7A4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8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3481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27B9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B4D4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F9FD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2C94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1678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DE76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4600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E20578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84C29" w14:textId="35BB9D0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gkistrodon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iscivor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E81EF" w14:textId="0EF48A5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23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B7AC8" w14:textId="7DCD096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4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1ECA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16E2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BDA8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BBE83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C7E75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029CF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D927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7CE8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B8E0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3783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84E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06B6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23E32F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BA891" w14:textId="4474F8B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gkistrodon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iscivor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EB58A" w14:textId="566AE68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23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75A6E" w14:textId="657D692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4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350BF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A0DE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42FB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715F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1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1244B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35C8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263E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FE7E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0E90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8966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E8D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E24C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14FD72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561FA" w14:textId="1CBE746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ipys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ubois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C9B86" w14:textId="5E1B474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72624" w14:textId="622F78E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F115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8FD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E97E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F7902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20A5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2EA0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9844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59C2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4224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44B9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5EB5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1C3D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061135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E213A" w14:textId="436DDC0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ipys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ydou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D8609" w14:textId="578A2E0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7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BEA8C" w14:textId="35D4CA4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6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1F08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4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6161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FAB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535B0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8DA3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8375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ECEE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461C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75A9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C450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FF68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6177A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4</w:t>
            </w:r>
          </w:p>
        </w:tc>
      </w:tr>
      <w:tr w:rsidR="00E160A6" w:rsidRPr="00030926" w14:paraId="43BCB69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F16FF" w14:textId="5205432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ipys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aev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1DED3" w14:textId="6B14CE6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38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E023E" w14:textId="7B09D0B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4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8EA3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D930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E279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2BB8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6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10FC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7D23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9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8380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98F3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775A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8CD7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E897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BBDF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0151F2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B4AD1F" w14:textId="043FCE4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ipys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aev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24CEF" w14:textId="184056E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38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E6263" w14:textId="2EDBB44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4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81499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095E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357F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1AC0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0EBD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4A7F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9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BA6A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580A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14753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E242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307C4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BF17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F750F7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82FF1" w14:textId="36A91E0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ipys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aev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343399" w14:textId="7751FEE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38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C68F3" w14:textId="4DB08E6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4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2E92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648F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A0B7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7997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863D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C277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9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30F0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4FAC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657FB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10D4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85F4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BD68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4BE6CA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DF0692" w14:textId="568BBC4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ipys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aev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BEDAD" w14:textId="1FADE0B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38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9C921" w14:textId="08CD0E1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5FB8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F9D0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8ACE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ED3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4F04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3C95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9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EC7E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7981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3C7B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2557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635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E160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3CA61E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BEEFC" w14:textId="6988FFF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s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ortoric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BEDA0" w14:textId="69B8F364" w:rsidR="00E160A6" w:rsidRPr="00030926" w:rsidRDefault="00E160A6" w:rsidP="00C4264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9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de Queiroz&lt;/Author&gt;&lt;Year&gt;2006&lt;/Year&gt;&lt;RecNum&gt;68&lt;/RecNum&gt;&lt;DisplayText&gt;&lt;style face="superscript"&gt;2&lt;/style&gt;&lt;/DisplayText&gt;&lt;record&gt;&lt;rec-number&gt;68&lt;/rec-number&gt;&lt;foreign-keys&gt;&lt;key app="EN" db-id="ax5t9ztwnxe5f8edetnp2tzne0aaff55ftr5" timestamp="1462983267"&gt;68&lt;/key&gt;&lt;/foreign-keys&gt;&lt;ref-type name="Journal Article"&gt;17&lt;/ref-type&gt;&lt;contributors&gt;&lt;authors&gt;&lt;author&gt;de Queiroz, Alan&lt;/author&gt;&lt;author&gt;Rodríguez‐Robles, Javier A&lt;/author&gt;&lt;/authors&gt;&lt;/contributors&gt;&lt;titles&gt;&lt;title&gt;Historical contingency and animal diets: the origins of egg eating in snakes&lt;/title&gt;&lt;secondary-title&gt;The American Naturalist&lt;/secondary-title&gt;&lt;/titles&gt;&lt;periodical&gt;&lt;full-title&gt;The American Naturalist&lt;/full-title&gt;&lt;/periodical&gt;&lt;pages&gt;684-694&lt;/pages&gt;&lt;volume&gt;167&lt;/volume&gt;&lt;number&gt;5&lt;/number&gt;&lt;dates&gt;&lt;year&gt;2006&lt;/year&gt;&lt;/dates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7CFD2" w14:textId="3403D9C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C63B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A0E5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4F58D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CE2D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60F1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CE04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52A9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F7CB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FF8C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9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7E00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596DF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D64C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0ECBC8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B910C" w14:textId="2F3B7B7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s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ortoric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84BEF" w14:textId="68B6055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9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de Queiroz&lt;/Author&gt;&lt;Year&gt;2006&lt;/Year&gt;&lt;RecNum&gt;68&lt;/RecNum&gt;&lt;DisplayText&gt;&lt;style face="superscript"&gt;2&lt;/style&gt;&lt;/DisplayText&gt;&lt;record&gt;&lt;rec-number&gt;68&lt;/rec-number&gt;&lt;foreign-keys&gt;&lt;key app="EN" db-id="ax5t9ztwnxe5f8edetnp2tzne0aaff55ftr5" timestamp="1462983267"&gt;68&lt;/key&gt;&lt;/foreign-keys&gt;&lt;ref-type name="Journal Article"&gt;17&lt;/ref-type&gt;&lt;contributors&gt;&lt;authors&gt;&lt;author&gt;de Queiroz, Alan&lt;/author&gt;&lt;author&gt;Rodríguez‐Robles, Javier A&lt;/author&gt;&lt;/authors&gt;&lt;/contributors&gt;&lt;titles&gt;&lt;title&gt;Historical contingency and animal diets: the origins of egg eating in snakes&lt;/title&gt;&lt;secondary-title&gt;The American Naturalist&lt;/secondary-title&gt;&lt;/titles&gt;&lt;periodical&gt;&lt;full-title&gt;The American Naturalist&lt;/full-title&gt;&lt;/periodical&gt;&lt;pages&gt;684-694&lt;/pages&gt;&lt;volume&gt;167&lt;/volume&gt;&lt;number&gt;5&lt;/number&gt;&lt;dates&gt;&lt;year&gt;2006&lt;/year&gt;&lt;/dates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2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5C9BF" w14:textId="781AC34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9678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54FE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8258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5154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EC95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E17E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D8770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A12A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AF18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9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0A5D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785E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96D8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C4E954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8790F" w14:textId="52E0A96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stroti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tokes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8DFEA" w14:textId="7A54294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38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2BA1C" w14:textId="7FEA067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A98C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4EF4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B50F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E61C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A232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E26AE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CD9F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1D64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76590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154D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01E3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3C54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B55C19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2C314" w14:textId="2D572BE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stroti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tokes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2A5C4" w14:textId="09BF7A6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38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E1F54" w14:textId="51118BA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4AC2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D882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CD8D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6C0E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3959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DBD3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16D4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B204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012C1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4427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6DB9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2520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09EF11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F19B1A" w14:textId="172C927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stroti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tokes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7D99C" w14:textId="11C8A34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38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4131D" w14:textId="69B54B4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DE00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94C7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801E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D87A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A0D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A31B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192B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07606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975E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C104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86D7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B947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BF4ED5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3BDEC" w14:textId="26A83A4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stroti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tokes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9D3FC" w14:textId="592DBCE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38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64ECE" w14:textId="5C12528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B9E9D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B942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F498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394D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E1875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21E4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F4A9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CD4A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5D53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0953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82A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3B3C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638F6F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1E106" w14:textId="59A07CF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tractasp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ibron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2626B" w14:textId="7331B427" w:rsidR="00E160A6" w:rsidRPr="00030926" w:rsidRDefault="00E160A6" w:rsidP="00C4264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ranch&lt;/Author&gt;&lt;Year&gt;1998&lt;/Year&gt;&lt;RecNum&gt;69&lt;/RecNum&gt;&lt;DisplayText&gt;&lt;style face="superscript"&gt;3&lt;/style&gt;&lt;/DisplayText&gt;&lt;record&gt;&lt;rec-number&gt;69&lt;/rec-number&gt;&lt;foreign-keys&gt;&lt;key app="EN" db-id="ax5t9ztwnxe5f8edetnp2tzne0aaff55ftr5" timestamp="1462983482"&gt;69&lt;/key&gt;&lt;/foreign-keys&gt;&lt;ref-type name="Book"&gt;6&lt;/ref-type&gt;&lt;contributors&gt;&lt;authors&gt;&lt;author&gt;Branch, William R&lt;/author&gt;&lt;/authors&gt;&lt;/contributors&gt;&lt;titles&gt;&lt;title&gt;Field guide to snakes and other reptiles of southern Africa&lt;/title&gt;&lt;/titles&gt;&lt;dates&gt;&lt;year&gt;1998&lt;/year&gt;&lt;/dates&gt;&lt;publisher&gt;Struik&lt;/publisher&gt;&lt;isbn&gt;1868720403&lt;/isbn&gt;&lt;urls&gt;&lt;/urls&gt;&lt;/record&gt;&lt;/Cite&gt;&lt;/EndNote&gt;</w:instrTex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C42646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3</w:t>
            </w:r>
            <w:r w:rsidR="00C4264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68866" w14:textId="565DAEC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B8F9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15CB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EBAC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096D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7D6E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C2E1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1F25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ACB5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7E3C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5.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A505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7F30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.9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3A8A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</w:tr>
      <w:tr w:rsidR="00E160A6" w:rsidRPr="00030926" w14:paraId="4C17770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70C12" w14:textId="4E9C01F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ustrela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perb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6B3C7" w14:textId="59C005A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6BBDB4" w14:textId="71449A8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955C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3D177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9744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F08B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EEE3A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0189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B548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6C7C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B56D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E5FD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0E6F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8B23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44C5FE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D4FCF" w14:textId="73B2A64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ustrela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perb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B8800" w14:textId="36A53A4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D2CA3" w14:textId="418474A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62B6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AEAA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7D36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67AC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1D68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FBA8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83C3C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B8BD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1181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707B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103E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0774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0A1A5A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8BA92" w14:textId="64780EE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it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gabonic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A6B13" w14:textId="7BBA47A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2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A914C" w14:textId="7EF6C29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4B87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3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65C5B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EA31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3B09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AD87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F22D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9B67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95A4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943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C096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0C05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02F0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40339C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E2696" w14:textId="7D24033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it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gabonic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AED49" w14:textId="345BCDE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2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DC41C" w14:textId="7572F99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680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3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87FC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AC7B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C89D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50556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8D33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ACDE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ACFB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0935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1A9A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744B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3E56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397322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BC6A1" w14:textId="3935B6C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it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gabonic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FF1C5" w14:textId="40F6D0B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2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ADFE4" w14:textId="1DEA92B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C190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3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9DEC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4C7C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0A8F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F8BE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744A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2BBA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5B37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A3704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6C0D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F0AD4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561D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482105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CAFD6" w14:textId="54021B1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lastRenderedPageBreak/>
              <w:t>Bit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sicorn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253E0" w14:textId="57B0CB8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52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87585" w14:textId="61223A2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12B2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288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C110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5984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0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F9CC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D847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F7AD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820A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9C0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3551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3618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7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1C86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CC5E56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A05CB" w14:textId="0E41073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it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sicorn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D0B6C" w14:textId="347BC5F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52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BFD70" w14:textId="6881859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664F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B2E5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CD62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18D1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F425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FDA6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BB0F2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1A55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191D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5A43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A0FD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7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2EDC5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92B8A0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E47C2" w14:textId="77917F0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ig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endrophil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39ED0" w14:textId="0B67689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2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07A63" w14:textId="4FA2BBA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4064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1285C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DF0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700C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6240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0971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19EA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F6CB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992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.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372C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.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76E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E8F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308D75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5A547C" w14:textId="6D59AAC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ig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endrophil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7BFC9" w14:textId="1924D92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2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55856" w14:textId="48BCAB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ABEA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1A7D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00D3D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18B0D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2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5974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950D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F1DF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DB97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FF1A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.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75A9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.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6ACCB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C400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37E89A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9BA56" w14:textId="28CDF5B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ig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endrophil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E42A4" w14:textId="35AB74A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2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F7FC6" w14:textId="7EA7592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57B8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02D5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8C19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7AD4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5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F341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E322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67C7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20F4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161D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.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53A51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.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2225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BAD5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33D403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7308E7" w14:textId="6CB0FDB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ig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irregula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98C30" w14:textId="0DA6E91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26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3FA76" w14:textId="3F99D3A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C3F6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8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A528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BD5C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55F5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70C2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A30E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3B82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6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BC77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5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11022" w14:textId="0EEC9E9D" w:rsidR="00E160A6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.5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4966F" w14:textId="61988859" w:rsidR="00E160A6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BEF00" w14:textId="6A68CEF1" w:rsidR="00E160A6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CA234" w14:textId="2C258316" w:rsidR="00E160A6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</w:tr>
      <w:tr w:rsidR="00CA3291" w:rsidRPr="00030926" w14:paraId="6A439ED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51702" w14:textId="4F6A0DA6" w:rsidR="00CA3291" w:rsidRPr="00030926" w:rsidRDefault="00CA3291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ig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irregula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074D3" w14:textId="5748B03B" w:rsidR="00CA3291" w:rsidRPr="00030926" w:rsidRDefault="00CA3291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26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EBF54" w14:textId="7F6954AE" w:rsidR="00CA3291" w:rsidRPr="00030926" w:rsidRDefault="00CA3291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F034F" w14:textId="77777777" w:rsidR="00CA3291" w:rsidRPr="00030926" w:rsidRDefault="00CA3291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8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EC909" w14:textId="77777777" w:rsidR="00CA3291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34839" w14:textId="77777777" w:rsidR="00CA3291" w:rsidRPr="00030926" w:rsidRDefault="00CA3291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6600A" w14:textId="77777777" w:rsidR="00CA3291" w:rsidRPr="00030926" w:rsidRDefault="00CA3291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DF3559" w14:textId="77777777" w:rsidR="00CA3291" w:rsidRPr="00030926" w:rsidRDefault="00CA3291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E8FBE" w14:textId="77777777" w:rsidR="00CA3291" w:rsidRPr="00030926" w:rsidRDefault="00CA3291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D41E5" w14:textId="6110259E" w:rsidR="00CA3291" w:rsidRPr="00030926" w:rsidRDefault="00CA3291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6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5A7CF" w14:textId="2065C232" w:rsidR="00CA3291" w:rsidRPr="00030926" w:rsidRDefault="00CA3291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5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3A42F" w14:textId="40B7EF0A" w:rsidR="00CA3291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.5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EA62C" w14:textId="7F90D6CB" w:rsidR="00CA3291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9ACA4" w14:textId="2EAB88B6" w:rsidR="00CA3291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.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0F46F" w14:textId="2D52153B" w:rsidR="00CA3291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</w:tr>
      <w:tr w:rsidR="00E160A6" w:rsidRPr="00030926" w14:paraId="544EEA5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0707F" w14:textId="6DB29C6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i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chlegel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8974C" w14:textId="4A483FF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29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B10C50" w14:textId="3AD531E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321A6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BA3E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ACCF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73FC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7B4A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9427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73E4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DC18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527D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.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45280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CBF9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EE44F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F5AE37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08CBA" w14:textId="1529919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mmodytoide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3B135" w14:textId="1EEA797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9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21EFC" w14:textId="3DA5743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B967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.4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93DA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F46CD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BE81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E4588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4411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16B8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76DB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8E47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2758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4042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112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3B43BA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604D6" w14:textId="1DB2D66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asper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431BB" w14:textId="4EE43151" w:rsidR="00E160A6" w:rsidRPr="00030926" w:rsidRDefault="00E160A6" w:rsidP="0040107C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499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O&amp;apos;Shea&lt;/Author&gt;&lt;Year&gt;2008&lt;/Year&gt;&lt;RecNum&gt;70&lt;/RecNum&gt;&lt;DisplayText&gt;&lt;style face="superscript"&gt;4&lt;/style&gt;&lt;/DisplayText&gt;&lt;record&gt;&lt;rec-number&gt;70&lt;/rec-number&gt;&lt;foreign-keys&gt;&lt;key app="EN" db-id="ax5t9ztwnxe5f8edetnp2tzne0aaff55ftr5" timestamp="1462983582"&gt;70&lt;/key&gt;&lt;/foreign-keys&gt;&lt;ref-type name="Book"&gt;6&lt;/ref-type&gt;&lt;contributors&gt;&lt;authors&gt;&lt;author&gt;O&amp;apos;Shea, Mark&lt;/author&gt;&lt;/authors&gt;&lt;/contributors&gt;&lt;titles&gt;&lt;title&gt;Venomous snakes of the world&lt;/title&gt;&lt;/titles&gt;&lt;dates&gt;&lt;year&gt;2008&lt;/year&gt;&lt;/dates&gt;&lt;publisher&gt;New Holland Publishers&lt;/publisher&gt;&lt;isbn&gt;1847730868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40107C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477F3" w14:textId="33F2C69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2A74C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EC56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86C8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7EB3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70F4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19AB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83CD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33A57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0263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.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A5FCB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CED4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9.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836E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813032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1AAB2" w14:textId="30C279C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asper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E4282" w14:textId="6EC5752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499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O&amp;apos;Shea&lt;/Author&gt;&lt;Year&gt;2008&lt;/Year&gt;&lt;RecNum&gt;70&lt;/RecNum&gt;&lt;DisplayText&gt;&lt;style face="superscript"&gt;4&lt;/style&gt;&lt;/DisplayText&gt;&lt;record&gt;&lt;rec-number&gt;70&lt;/rec-number&gt;&lt;foreign-keys&gt;&lt;key app="EN" db-id="ax5t9ztwnxe5f8edetnp2tzne0aaff55ftr5" timestamp="1462983582"&gt;70&lt;/key&gt;&lt;/foreign-keys&gt;&lt;ref-type name="Book"&gt;6&lt;/ref-type&gt;&lt;contributors&gt;&lt;authors&gt;&lt;author&gt;O&amp;apos;Shea, Mark&lt;/author&gt;&lt;/authors&gt;&lt;/contributors&gt;&lt;titles&gt;&lt;title&gt;Venomous snakes of the world&lt;/title&gt;&lt;/titles&gt;&lt;dates&gt;&lt;year&gt;2008&lt;/year&gt;&lt;/dates&gt;&lt;publisher&gt;New Holland Publishers&lt;/publisher&gt;&lt;isbn&gt;1847730868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40107C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4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A58E1" w14:textId="6CEC07D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209FE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35DE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6197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CE7E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F9E07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5E52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465B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F6DA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DAA4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.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E9679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8D05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9.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E9A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29D439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C662E" w14:textId="72D85EB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trox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8ADFB" w14:textId="4B57EAB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59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5743A9" w14:textId="4DFA09D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B7D3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8E8FA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8CA4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E43DB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6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0530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CDF5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1239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F0B8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B2D5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6310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3A0A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.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66E8A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6D0E99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6978C" w14:textId="2D0AFE5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trox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0CFB2" w14:textId="06D3F30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59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CB77B" w14:textId="18F42BA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7BF0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8451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02DA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3F10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35EF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9EB1A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2F71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9D0A0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5EFD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1E70A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4B24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.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9029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CF54CB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E023F" w14:textId="258A1D4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rythromela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91429" w14:textId="0C2016A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7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74A9A" w14:textId="02FA050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8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5CA6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22D0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054E9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3C3E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03E3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033D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1100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199D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.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896A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.8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7E5D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A831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.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4C6F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C8DA29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E23FC" w14:textId="61CD45D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jararac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076A43" w14:textId="57729C29" w:rsidR="00E160A6" w:rsidRPr="00030926" w:rsidRDefault="00E160A6" w:rsidP="0040107C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83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Navy&lt;/Author&gt;&lt;Year&gt;1991&lt;/Year&gt;&lt;RecNum&gt;71&lt;/RecNum&gt;&lt;DisplayText&gt;&lt;style face="superscript"&gt;5&lt;/style&gt;&lt;/DisplayText&gt;&lt;record&gt;&lt;rec-number&gt;71&lt;/rec-number&gt;&lt;foreign-keys&gt;&lt;key app="EN" db-id="ax5t9ztwnxe5f8edetnp2tzne0aaff55ftr5" timestamp="1462983625"&gt;71&lt;/key&gt;&lt;/foreign-keys&gt;&lt;ref-type name="Journal Article"&gt;17&lt;/ref-type&gt;&lt;contributors&gt;&lt;authors&gt;&lt;author&gt;Navy, US&lt;/author&gt;&lt;/authors&gt;&lt;/contributors&gt;&lt;titles&gt;&lt;title&gt;Poisonous snakes of the world&lt;/title&gt;&lt;secondary-title&gt;US Govt New York: Dover Publications Inc&lt;/secondary-title&gt;&lt;/titles&gt;&lt;periodical&gt;&lt;full-title&gt;US Govt New York: Dover Publications Inc&lt;/full-title&gt;&lt;/periodical&gt;&lt;pages&gt;203-206&lt;/pages&gt;&lt;dates&gt;&lt;year&gt;1991&lt;/year&gt;&lt;/dates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40107C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485F4" w14:textId="499585C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38D8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A1EA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60C1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A7CA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D42F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F33B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06EA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15E0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.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0DAD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8D2C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A361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1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9F37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4E2FBE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2B7B9" w14:textId="042B53C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jararac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EF145" w14:textId="053E3ED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83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Navy&lt;/Author&gt;&lt;Year&gt;1991&lt;/Year&gt;&lt;RecNum&gt;71&lt;/RecNum&gt;&lt;DisplayText&gt;&lt;style face="superscript"&gt;5&lt;/style&gt;&lt;/DisplayText&gt;&lt;record&gt;&lt;rec-number&gt;71&lt;/rec-number&gt;&lt;foreign-keys&gt;&lt;key app="EN" db-id="ax5t9ztwnxe5f8edetnp2tzne0aaff55ftr5" timestamp="1462983625"&gt;71&lt;/key&gt;&lt;/foreign-keys&gt;&lt;ref-type name="Journal Article"&gt;17&lt;/ref-type&gt;&lt;contributors&gt;&lt;authors&gt;&lt;author&gt;Navy, US&lt;/author&gt;&lt;/authors&gt;&lt;/contributors&gt;&lt;titles&gt;&lt;title&gt;Poisonous snakes of the world&lt;/title&gt;&lt;secondary-title&gt;US Govt New York: Dover Publications Inc&lt;/secondary-title&gt;&lt;/titles&gt;&lt;periodical&gt;&lt;full-title&gt;US Govt New York: Dover Publications Inc&lt;/full-title&gt;&lt;/periodical&gt;&lt;pages&gt;203-206&lt;/pages&gt;&lt;dates&gt;&lt;year&gt;1991&lt;/year&gt;&lt;/dates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40107C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AE5B1" w14:textId="5BB5861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A9A6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353B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F609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90A8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1.4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57AC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4757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C420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D1B7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.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63B52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90B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DD8A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1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D06F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62B270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6A99B" w14:textId="6B886A4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jararac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56D3C" w14:textId="3FFC86E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83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Navy&lt;/Author&gt;&lt;Year&gt;1991&lt;/Year&gt;&lt;RecNum&gt;71&lt;/RecNum&gt;&lt;DisplayText&gt;&lt;style face="superscript"&gt;5&lt;/style&gt;&lt;/DisplayText&gt;&lt;record&gt;&lt;rec-number&gt;71&lt;/rec-number&gt;&lt;foreign-keys&gt;&lt;key app="EN" db-id="ax5t9ztwnxe5f8edetnp2tzne0aaff55ftr5" timestamp="1462983625"&gt;71&lt;/key&gt;&lt;/foreign-keys&gt;&lt;ref-type name="Journal Article"&gt;17&lt;/ref-type&gt;&lt;contributors&gt;&lt;authors&gt;&lt;author&gt;Navy, US&lt;/author&gt;&lt;/authors&gt;&lt;/contributors&gt;&lt;titles&gt;&lt;title&gt;Poisonous snakes of the world&lt;/title&gt;&lt;secondary-title&gt;US Govt New York: Dover Publications Inc&lt;/secondary-title&gt;&lt;/titles&gt;&lt;periodical&gt;&lt;full-title&gt;US Govt New York: Dover Publications Inc&lt;/full-title&gt;&lt;/periodical&gt;&lt;pages&gt;203-206&lt;/pages&gt;&lt;dates&gt;&lt;year&gt;1991&lt;/year&gt;&lt;/dates&gt;&lt;urls&gt;&lt;/urls&gt;&lt;/record&gt;&lt;/Cite&gt;&lt;/EndNote&gt;</w:instrTex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40107C" w:rsidRPr="0040107C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5</w:t>
            </w:r>
            <w:r w:rsidR="0040107C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C6D0B" w14:textId="72844FE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FF51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DA791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4BD0D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B5771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5646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970C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74B7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70CA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.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CC57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7F866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53C4A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1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D27F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FC356C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4DB83" w14:textId="3D7896B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jararacussu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5EB41" w14:textId="1BD68FB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51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F256E" w14:textId="2FB7BC1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BE0D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ECB2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3EEC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C4C2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2DB7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A804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917E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63A5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.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9753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.9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A1EB9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7ACF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340B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02B86C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E60823" w14:textId="053F9A6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ucur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2E9EE" w14:textId="5E4336E3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309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50051" w14:textId="5B51430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9E76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2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E912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2D33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CD2C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1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FA75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3762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9270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C69A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1EFC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.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CF4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F8A2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.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94026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E94BA2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DDD27" w14:textId="3DE455F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ucur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9F3BE" w14:textId="5C18499C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309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879F1" w14:textId="2B54A40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AFC0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2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44EF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366E8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3B73E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2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DB5C7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6DD0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0A3E4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49A8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96B1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.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D10D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CD62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.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AFCD1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41B346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5E2D2" w14:textId="67BF806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oojen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B9A23" w14:textId="0DCA4005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58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4F054" w14:textId="432FA62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E4A88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1E6A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9B96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6A9B7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0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B893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BBA0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D720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CEA5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97A78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2092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53C9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1BF2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C4331C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6EE45" w14:textId="6BF50B1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oojen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FC181" w14:textId="560A3409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58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F5632" w14:textId="0FE7BE5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A780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BA9C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C9C8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E604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8F7CB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FA5C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6EF4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71F2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02441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B70B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0CD9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7BE5E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4B0F3E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D868C5" w14:textId="6BAAB31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oojen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381520" w14:textId="6C4C6930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58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F3203" w14:textId="2FA008C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6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E583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ACF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A0C9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10B1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943BB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3AFB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8462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86E7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256F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.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03BF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796FE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811B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0CFAF2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A6028" w14:textId="0D40DBD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unga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ulticinc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79394" w14:textId="36DD7F00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110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585AF" w14:textId="25798AE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65A3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2019C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964F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3661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7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0850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D37D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6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4E19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F42A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2C267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C15A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681FA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438E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6E2C39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04BC8" w14:textId="3439052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unga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ulticinc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809DA" w14:textId="33A26B4E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110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ED400" w14:textId="3F5CE26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7DBB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5D66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EE0E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682D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731A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9881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6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60CA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0551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CEE7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5B51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0BCA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1F3D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FEED1A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6D0D9" w14:textId="02D7FBB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unga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ulticinc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6EFDF" w14:textId="5BE58439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110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D0C15" w14:textId="74A4A3A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58C2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F484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C4B2E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FD2A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7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069B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47BA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6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89E4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DC866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DB0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5513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A414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698B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BB0174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E112B" w14:textId="4B068A4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unga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ulticinc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5711E" w14:textId="358CF757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110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16536" w14:textId="3F00CDE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4B63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C0120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0AF0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7452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007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B4F09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DA6D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6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680D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97FC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E921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5B45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4544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13C1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74BE37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9FD59" w14:textId="7DDB732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unga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ulticinc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91127" w14:textId="326E4B05" w:rsidR="00E160A6" w:rsidRPr="0040107C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40107C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110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3EC7E" w14:textId="365D8A3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48A2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393E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E4AE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B7DE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009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8A749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7A4F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6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1597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24F7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EB6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D270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E8C0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E148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CECC67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2C12B" w14:textId="62906AB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lastRenderedPageBreak/>
              <w:t>Caus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hombe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98681" w14:textId="5037243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2</w:t>
            </w:r>
            <w:r w:rsidR="00E613EE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E613EE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E613EE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E613EE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E613EE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9F4AD" w14:textId="21D2F1C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8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C8DA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4173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B6BF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B1FB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.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D19C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2E71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9657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36013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947F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99B6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C8B4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6EA3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ECAC69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6743D" w14:textId="116C56C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aus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hombe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5F3B1" w14:textId="6E75AC7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2</w:t>
            </w:r>
            <w:r w:rsidR="00E613EE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E613EE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E613EE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E613EE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E613EE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2BB99" w14:textId="46F7230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8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39E7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248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DC26A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3EAD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47AC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784E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3675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5150D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85F0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2EF4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25F5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F8F2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6BDC44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311527" w14:textId="18CEFD7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eraste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eraste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53689" w14:textId="3DACB6DC" w:rsidR="00E160A6" w:rsidRPr="00030926" w:rsidRDefault="00E160A6" w:rsidP="00A168E8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5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Spawls&lt;/Author&gt;&lt;Year&gt;1995&lt;/Year&gt;&lt;RecNum&gt;74&lt;/RecNum&gt;&lt;DisplayText&gt;&lt;style face="superscript"&gt;6&lt;/style&gt;&lt;/DisplayText&gt;&lt;record&gt;&lt;rec-number&gt;74&lt;/rec-number&gt;&lt;foreign-keys&gt;&lt;key app="EN" db-id="ax5t9ztwnxe5f8edetnp2tzne0aaff55ftr5" timestamp="1462984989"&gt;74&lt;/key&gt;&lt;/foreign-keys&gt;&lt;ref-type name="Book"&gt;6&lt;/ref-type&gt;&lt;contributors&gt;&lt;authors&gt;&lt;author&gt;Spawls, Stephen&lt;/author&gt;&lt;author&gt;Branch, Bill&lt;/author&gt;&lt;author&gt;Branch, William R&lt;/author&gt;&lt;/authors&gt;&lt;/contributors&gt;&lt;titles&gt;&lt;title&gt;The dangerous snakes of Africa: natural history, species directory, venoms, and snakebite&lt;/title&gt;&lt;/titles&gt;&lt;dates&gt;&lt;year&gt;1995&lt;/year&gt;&lt;/dates&gt;&lt;publisher&gt;Ralph Curtis Pub&lt;/publisher&gt;&lt;isbn&gt;08835902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9F68A" w14:textId="226508F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404F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05DA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9610F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65F4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2D8F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9C32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0D06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8482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4CB40" w14:textId="000A88F5" w:rsidR="00E160A6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7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609E0" w14:textId="16F49BF3" w:rsidR="00E160A6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1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5B5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079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355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0919BA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201404" w14:textId="70209C6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eraste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eraste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C9BB7" w14:textId="4458CD6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5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Spawls&lt;/Author&gt;&lt;Year&gt;1995&lt;/Year&gt;&lt;RecNum&gt;74&lt;/RecNum&gt;&lt;DisplayText&gt;&lt;style face="superscript"&gt;6&lt;/style&gt;&lt;/DisplayText&gt;&lt;record&gt;&lt;rec-number&gt;74&lt;/rec-number&gt;&lt;foreign-keys&gt;&lt;key app="EN" db-id="ax5t9ztwnxe5f8edetnp2tzne0aaff55ftr5" timestamp="1462984989"&gt;74&lt;/key&gt;&lt;/foreign-keys&gt;&lt;ref-type name="Book"&gt;6&lt;/ref-type&gt;&lt;contributors&gt;&lt;authors&gt;&lt;author&gt;Spawls, Stephen&lt;/author&gt;&lt;author&gt;Branch, Bill&lt;/author&gt;&lt;author&gt;Branch, William R&lt;/author&gt;&lt;/authors&gt;&lt;/contributors&gt;&lt;titles&gt;&lt;title&gt;The dangerous snakes of Africa: natural history, species directory, venoms, and snakebite&lt;/title&gt;&lt;/titles&gt;&lt;dates&gt;&lt;year&gt;1995&lt;/year&gt;&lt;/dates&gt;&lt;publisher&gt;Ralph Curtis Pub&lt;/publisher&gt;&lt;isbn&gt;08835902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6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EB983" w14:textId="736BC22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F9E2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2DD3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C5BE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F37C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B90A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93BD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8C98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7D24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9C068" w14:textId="085C9E82" w:rsidR="00E160A6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7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F749D8" w14:textId="0786FCE5" w:rsidR="00E160A6" w:rsidRPr="00030926" w:rsidRDefault="00CA3291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1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8CB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079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7197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97F75C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D4876" w14:textId="5C8379A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eraste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viper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A194D5" w14:textId="0AD75E4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A168E8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8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D79189" w14:textId="2CDDE9F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70CA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AD8BB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5703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E3F6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2207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43FD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2B17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EF43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B3DC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E527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F52A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301A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B9EC2A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D67BF6" w14:textId="3E1A4E6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damante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E3AF9" w14:textId="7FA1D3E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98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93B8C" w14:textId="41E8A1F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E429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4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CDDA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FA70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8CA0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6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C169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0B455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710EE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6638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517A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DA6A6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0E10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6EF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E8B320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F3E5D" w14:textId="1976091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damante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8559E" w14:textId="7E4BA0D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98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697474" w14:textId="570E62D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548C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4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4D9F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9FDD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C14A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0DB6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CDF1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87BA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CBC3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E52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724A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96A23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9053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1B9C8C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BA45D" w14:textId="26AABD5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damante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D71DB" w14:textId="3665E9B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98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5B1F5" w14:textId="3136D2D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B8BDD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4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8105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78943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B6A1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8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2835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6AD2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C87C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0DCF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8DD9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AEEF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E10C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7ACF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7D2D4F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8B11E" w14:textId="284755F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trox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FAD88" w14:textId="7EC3DF5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05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107E2" w14:textId="5F34CD0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83BE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EB56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1276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106AB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6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AA3F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1A22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7C24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F542D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2D1A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2DF7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2ED1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6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E223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F371CA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1F262" w14:textId="7882A14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trox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C78D6" w14:textId="3B5B8F2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05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47E69" w14:textId="5A2C68A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265B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553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D978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AA1E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1296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E272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057F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A4D1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4BEFA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4B49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14BD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6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C847E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315EC5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33C62" w14:textId="14EC8F3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trox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07642" w14:textId="428FABE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05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5A913" w14:textId="5DD5545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43BB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3679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B029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E83A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BCF3E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6EAF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203F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DFD2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5C1B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68A8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D94E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6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6CB7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4B2E4E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94530" w14:textId="56165CE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basilisc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00C04" w14:textId="6A547171" w:rsidR="00E160A6" w:rsidRPr="00030926" w:rsidRDefault="00E160A6" w:rsidP="00A168E8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79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9DD87" w14:textId="52A0EA6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4695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A44F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55669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D900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B99A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2D3E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8AAF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2F85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D965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E648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424E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793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B76642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465C2" w14:textId="44E5772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atalin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09646" w14:textId="00CFCCF0" w:rsidR="00E160A6" w:rsidRPr="00030926" w:rsidRDefault="00E160A6" w:rsidP="00A168E8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9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Campbell&lt;/Author&gt;&lt;Year&gt;2004&lt;/Year&gt;&lt;RecNum&gt;204&lt;/RecNum&gt;&lt;DisplayText&gt;&lt;style face="superscript"&gt;8&lt;/style&gt;&lt;/DisplayText&gt;&lt;record&gt;&lt;rec-number&gt;204&lt;/rec-number&gt;&lt;foreign-keys&gt;&lt;key app="EN" db-id="ax5t9ztwnxe5f8edetnp2tzne0aaff55ftr5" timestamp="1485213320"&gt;204&lt;/key&gt;&lt;/foreign-keys&gt;&lt;ref-type name="Book"&gt;6&lt;/ref-type&gt;&lt;contributors&gt;&lt;authors&gt;&lt;author&gt;Campbell, Jonathan A&lt;/author&gt;&lt;author&gt;Lamar, William W&lt;/author&gt;&lt;author&gt;Brodie, Edmund D&lt;/author&gt;&lt;/authors&gt;&lt;/contributors&gt;&lt;titles&gt;&lt;title&gt;Venomous reptiles of the Western Hemisphere&lt;/title&gt;&lt;/titles&gt;&lt;dates&gt;&lt;year&gt;2004&lt;/year&gt;&lt;/dates&gt;&lt;publisher&gt;Comstock Pub. Associates&lt;/publisher&gt;&lt;isbn&gt;0801441412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51CA40" w14:textId="4BFBD1D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8FCB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5233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4200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FCEDA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7024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038E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5177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3218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FB03D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E9B2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4124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.7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DC3B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690288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C1A22" w14:textId="6E12F4A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atalin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36385" w14:textId="46D45B4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9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Campbell&lt;/Author&gt;&lt;Year&gt;2004&lt;/Year&gt;&lt;RecNum&gt;204&lt;/RecNum&gt;&lt;DisplayText&gt;&lt;style face="superscript"&gt;8&lt;/style&gt;&lt;/DisplayText&gt;&lt;record&gt;&lt;rec-number&gt;204&lt;/rec-number&gt;&lt;foreign-keys&gt;&lt;key app="EN" db-id="ax5t9ztwnxe5f8edetnp2tzne0aaff55ftr5" timestamp="1485213320"&gt;204&lt;/key&gt;&lt;/foreign-keys&gt;&lt;ref-type name="Book"&gt;6&lt;/ref-type&gt;&lt;contributors&gt;&lt;authors&gt;&lt;author&gt;Campbell, Jonathan A&lt;/author&gt;&lt;author&gt;Lamar, William W&lt;/author&gt;&lt;author&gt;Brodie, Edmund D&lt;/author&gt;&lt;/authors&gt;&lt;/contributors&gt;&lt;titles&gt;&lt;title&gt;Venomous reptiles of the Western Hemisphere&lt;/title&gt;&lt;/titles&gt;&lt;dates&gt;&lt;year&gt;2004&lt;/year&gt;&lt;/dates&gt;&lt;publisher&gt;Comstock Pub. Associates&lt;/publisher&gt;&lt;isbn&gt;0801441412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8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D9EA3" w14:textId="1B03776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BAB5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8A6B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13F6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9583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9DFA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5701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B0B1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4285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BC4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CC59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4907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.7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5F21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89FE5C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F8F05" w14:textId="2F6D61D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eraste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E93B3" w14:textId="685E94D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50E8B" w14:textId="52F26E2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BE68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96AE0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EB06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E287A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A237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EC53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007D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AE7C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9A69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.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9A42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B8B8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1.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5146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136E01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3FFAC2" w14:textId="1EEC7EB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eraste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3C609" w14:textId="0F8039A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510DC8" w14:textId="6112119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A623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6801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CBECD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98D5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0BE1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85C2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3428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C9F3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40CC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.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A9FA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0CC64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1.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06DF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407E7F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F20E7" w14:textId="599C2BE0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eraste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E1C40" w14:textId="4530445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EEB763" w14:textId="7CDF6FE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FE3FC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E1CE4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4102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DC7A2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685F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EABE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6705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0EA9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457D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.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A49F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45C9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1.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0570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2BCE89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5B0C27" w14:textId="1FB9FD6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uriss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E2610" w14:textId="67BB59F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96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6EAE3" w14:textId="6B61AC2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DDCD5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4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BA2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E99C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9E60D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5705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2D0C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05E1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D5DB7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03E0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8E41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42E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7FDCF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B5E504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2BFBE" w14:textId="2667F89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uriss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2B74A" w14:textId="1976F25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96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E4E81" w14:textId="1F81612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65C5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064C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6AF2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6995F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B5D8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EF4D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44AF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6D355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A4CA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5FCA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E9883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AF2F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E13311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BCD80" w14:textId="30056420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nyo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47896E" w14:textId="300C738B" w:rsidR="00E160A6" w:rsidRPr="00030926" w:rsidRDefault="00E160A6" w:rsidP="00A168E8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8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702A62" w14:textId="4B3B9E3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6E14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BFA1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613C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1A7C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FAD5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9568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9E2F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5211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2FD1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3583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CAE3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0.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46BA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2E4BE9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FEB4B" w14:textId="5996A19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nyo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27A48" w14:textId="0B3FB46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8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19F46C" w14:textId="274849D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2AC0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4E456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8AD5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AE122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A790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27AE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31DCF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5C80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8143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BFBE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BFE8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0.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5F3AD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438575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14695" w14:textId="6A644A00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orrid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D88C9" w14:textId="79D86F6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0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656BDF" w14:textId="443014B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836B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8934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6E17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531F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A4AA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F1A3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ECF7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99CE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85759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C8DE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D8AC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229BE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06730B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B1F10" w14:textId="244AE34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orrid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6371B8" w14:textId="7F3705E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0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E6F91" w14:textId="0FEECD5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AF1B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7730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508A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97CC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23D7A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4C57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8F94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0848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8A6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1013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7838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E8E7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33B3F2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38C2E" w14:textId="2A75A0F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orrid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59C0D" w14:textId="7CEA6B5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0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A0624E" w14:textId="62A966E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8446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4AC7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A9EA1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5398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E034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D1B7F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AE5B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B10F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6C73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49F7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7151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1D4C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7DC7C0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F35054" w14:textId="0D94ED2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pid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D7C2A" w14:textId="4826107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2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0FBFA" w14:textId="519F3A2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F597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74A0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F995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9FA9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FE585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0601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C2512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125D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061BB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2680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E2D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.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B7B8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C71A50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E72A2" w14:textId="1C2F9BE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bookmarkStart w:id="0" w:name="_GoBack" w:colFirst="0" w:colLast="0"/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pid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067C6" w14:textId="7752E0A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2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9F63D" w14:textId="06D1212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85DC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33A9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AB64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E8C7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.9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0F9B8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F66C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607F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BEF9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22B9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E6C1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855E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.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9BEF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bookmarkEnd w:id="0"/>
      <w:tr w:rsidR="00E160A6" w:rsidRPr="00030926" w14:paraId="5A75D34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5E893" w14:textId="50A85C5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pid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804C1" w14:textId="41803ED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2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B202D" w14:textId="12BD34F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E43C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BE71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9C379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0E63F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5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DE41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3BBF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DDCF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22C4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CA272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D620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5A1D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.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0EC15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1D65D1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7EEEF" w14:textId="062FC35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pid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64F57" w14:textId="6FF729A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EBB03" w14:textId="124B0EE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9260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590E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488A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BDC0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.1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85564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4AE7A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6158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50C2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FEFBE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34D7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FF26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.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30BE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B33D2A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E516F" w14:textId="0025D3C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lastRenderedPageBreak/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tchell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708DD" w14:textId="7805AEF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BAB3A" w14:textId="1C25727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4989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6F1F3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0C6D1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1365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7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D6EC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EDE3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BEF63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84B8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793E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1CE6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8E65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9810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0AA2C8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4AD00" w14:textId="42E53B7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tchell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DC786" w14:textId="0D15A4F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AC1028" w14:textId="423AB4E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4BC6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B93C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2130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0376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893D3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D0FB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0989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A28F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02D61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CE17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25E4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7D81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DFBD53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B4BB3" w14:textId="2BAA8FE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oloss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3FA40" w14:textId="1266D8A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3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45C7E" w14:textId="42E994D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0D0F3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C6DD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FB7C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A879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6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F8EB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3799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FC980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04BC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732C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5073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3997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3.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43FA3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721496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F3CE1" w14:textId="0FBA511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oloss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F496B" w14:textId="0E930DC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69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08B3A" w14:textId="76E6B75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1A059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448D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A5C2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E54D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A25B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065E6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0B61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56E7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A846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5078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DB54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3.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073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27FEF8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AA2E7" w14:textId="3FFD1C7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oloss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185CB2" w14:textId="3A83AC0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69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8FE44" w14:textId="5E7E828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F5C3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2221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11CFD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5EAFF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.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24AB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80A3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DD13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0882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4BB4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07A1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E8972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3.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B81F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F0B011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47ED5" w14:textId="720ED19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29016" w14:textId="0A7DF06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2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E8C9B" w14:textId="086CFFF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1516B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6110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7EE2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97C88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58B2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877B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467CC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DC67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2C95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23A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23AF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DFFE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D86AB0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34CA81" w14:textId="1783284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9B544" w14:textId="1C7D940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2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BDBF4" w14:textId="34B80E5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1E8D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E921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669B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2A5F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6B53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23AA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0B2F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EA49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C2BA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3DC3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32FE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24EC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3A4A07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C7DB7" w14:textId="2CE750B0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FC2A7" w14:textId="18A5029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2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B4D18" w14:textId="75BF60F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9760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28C8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57BD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ACE9C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0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916F1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0234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36CED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A9B25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CBD0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5D940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5D25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3847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35A97E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ABEA3E" w14:textId="7D94C24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60240" w14:textId="0D608B0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96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10DCA" w14:textId="5127B87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AF59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CA1C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66BA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C361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63DD1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5487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9F54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30B1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D65F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CC0A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82C1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09BF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E9CAF0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1F746" w14:textId="7B135AC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F7EC0E" w14:textId="4BC3872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96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B4B1" w14:textId="3F6E359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BE1C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22B79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ACDB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2AA7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3626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350A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9EFE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57E0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FED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0E666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B8C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CB55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3E2611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40C17" w14:textId="128A729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0B90D" w14:textId="2723DE2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96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81ABD" w14:textId="1303236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6979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2F21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D717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5817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3CF4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2A63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FE546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8F2D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A2DB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914C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013A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FC2D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F9219F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3E31C" w14:textId="3023E95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C79A5" w14:textId="260F080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38BED" w14:textId="0CBE56B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BECE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BF94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8500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2C7A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12FF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A3E0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B1CF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3EC7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2F01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32579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6E12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0919F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962B5B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9E55B" w14:textId="4C40DB4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E08D61" w14:textId="29B3469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9C9A5C" w14:textId="1752621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A76E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10D16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DAFD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F7BA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7D0D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3CF2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DE49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7CA0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E3F7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598A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E82D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DED6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5293FC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2D154" w14:textId="1E67865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549CC" w14:textId="5DA8C19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CFF7C" w14:textId="426F9B4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9212D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8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A617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98FA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9FFA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22DD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49DF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BF96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BC7A0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2378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A3A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A9F0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E3734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465059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7FE81D" w14:textId="0F5FB74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89D4B" w14:textId="2E186FF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09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B70A5B" w14:textId="107F4D0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5232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307D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1313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A61A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8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1068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35D9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AB58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230E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A6D9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C61F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6846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2A7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950E70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50A93" w14:textId="1EAEEBA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383EA" w14:textId="7A8B241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09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89207" w14:textId="4FC5575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7179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00DA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7F8A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A6E9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072F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8243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12E0D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8B08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856C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4D06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BD24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F36A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D0DB75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BFE44" w14:textId="472C3CF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eg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640D0" w14:textId="46F4D21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0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11154" w14:textId="7DA49D5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28BF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09BB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351B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C1B75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3356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3D3F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7327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C7347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4157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943F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10F4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5.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53173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24B29A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405257" w14:textId="58C38EA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rice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A38822" w14:textId="48B2CAA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45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AA407D" w14:textId="1DB2D3E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8E7D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62A9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AD10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D1182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0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97CB7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5320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E01C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D7F09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357F8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A8AD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CBB9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962C4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6DE0EA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AFAD0" w14:textId="3952C80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rice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4C80A" w14:textId="0E1606A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45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B1699" w14:textId="48584BA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EEC3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98EF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F6DE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829A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E2093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842E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B22B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F599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CB58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D7E7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9ADD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FE3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A4C2F5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4D23E" w14:textId="583AC88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rice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2697E" w14:textId="7E0AB45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45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A168E8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A168E8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5DFDD" w14:textId="7C4120B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9FA0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8AE3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6124A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7703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27AC4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97E5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0487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9B36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D582D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A347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8AE34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E5A9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B0169A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C0D699" w14:textId="473E4AA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uber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59C0C" w14:textId="0BC66D2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9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06ADA" w14:textId="20DF45D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BFF5A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FD3F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2C14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EB7B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7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CB7E7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E720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9E44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7D1F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F87F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00CDC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30F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7410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C735C4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EF6F9" w14:textId="1825891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uber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576FD" w14:textId="565715D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9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29B27" w14:textId="64B1EB7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71FC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BE64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CD29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4773D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41DE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B2D9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C1909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4BF4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BF3F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C3D4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6A24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B87E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EF8E0F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A8CF6F" w14:textId="19F71AA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uber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AD109" w14:textId="65ED9F5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9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1F58C" w14:textId="1BFBB46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5ED4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7D7CF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FC8F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DEFF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BCC1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0934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DC76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6B8D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EF45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F8E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D1E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08721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78F7F6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B0C45" w14:textId="751AD87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cutul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270E1" w14:textId="7CFAB53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4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16252" w14:textId="18FD6CB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5C3E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A104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00C1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2D08C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B6912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AB34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C49D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8920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795E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1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E739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55C4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6.8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4298F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AB5AD6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635FA" w14:textId="6FB1E42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cutul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1A930" w14:textId="3906599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4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46988" w14:textId="1F21A28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31711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CE57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BB2D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7B25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0EF0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F717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1588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DC22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F2CB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1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31F5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5B1D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6.8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509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1A73BF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9150A" w14:textId="6C1E6A4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ig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90051" w14:textId="43A7DDA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4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DFB8A" w14:textId="214D6AC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7CE5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.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417C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41194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315C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5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839F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52A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1B6F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349E3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A642E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62589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E42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1815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37ADA5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3F85A" w14:textId="61ABAA2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ig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4B6012" w14:textId="19EE594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93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18868" w14:textId="47D9060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CAA68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.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3F52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C04D5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374E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845D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B277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6A1A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55DC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ADB9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7940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6149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125C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652E4A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6DBD3" w14:textId="69829B3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ig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C0BB0" w14:textId="67E3F94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93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93734" w14:textId="29964A3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79EA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.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F5C6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93B3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320F7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90C2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3CA3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0C97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CAF6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18A2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D2F6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5FDE8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8BAA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81B61C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A8169" w14:textId="6DD25DE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lastRenderedPageBreak/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ortug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34919" w14:textId="0CEA831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84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82782" w14:textId="603BB48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0A7D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84395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980AE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7336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B0CE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B76C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971B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7D1C4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2A79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D4E10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92C0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AA6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9A3B5F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3F154" w14:textId="5AD059B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otonac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CE0706" w14:textId="1BB3DC9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84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Ernst&lt;/Author&gt;&lt;Year&gt;2003&lt;/Year&gt;&lt;RecNum&gt;75&lt;/RecNum&gt;&lt;DisplayText&gt;&lt;style face="superscript"&gt;7&lt;/style&gt;&lt;/DisplayText&gt;&lt;record&gt;&lt;rec-number&gt;75&lt;/rec-number&gt;&lt;foreign-keys&gt;&lt;key app="EN" db-id="ax5t9ztwnxe5f8edetnp2tzne0aaff55ftr5" timestamp="1462985127"&gt;75&lt;/key&gt;&lt;/foreign-keys&gt;&lt;ref-type name="Book"&gt;6&lt;/ref-type&gt;&lt;contributors&gt;&lt;authors&gt;&lt;author&gt;Ernst, Carl H&lt;/author&gt;&lt;author&gt;Ernst, Evelyn M&lt;/author&gt;&lt;/authors&gt;&lt;/contributors&gt;&lt;titles&gt;&lt;title&gt;Snakes of the United States and Canada&lt;/title&gt;&lt;/titles&gt;&lt;dates&gt;&lt;year&gt;2003&lt;/year&gt;&lt;/dates&gt;&lt;publisher&gt;Smithsonian Books&lt;/publisher&gt;&lt;isbn&gt;1588340198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A168E8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7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02D0C" w14:textId="285778C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D043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7B08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C499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00D2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68A0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6B2DF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EAE9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C1B7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856FF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4BC6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5DAB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C56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691722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880B2F" w14:textId="66D9E03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virid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21F718" w14:textId="622A29B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84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13893" w14:textId="789000E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B425C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2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972D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6B92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0914D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1142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F282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5385E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3E74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D314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8C63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8054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ED5C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6B35E2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5D17B" w14:textId="6EA2750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ot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willard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2512C" w14:textId="068FE00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14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begin"/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separate"/>
            </w:r>
            <w:r w:rsidR="008E0E4F" w:rsidRPr="00C42646">
              <w:rPr>
                <w:rFonts w:asciiTheme="minorHAnsi" w:eastAsia="Times New Roman" w:hAnsiTheme="minorHAnsi"/>
                <w:noProof/>
                <w:color w:val="000000"/>
                <w:sz w:val="20"/>
                <w:szCs w:val="20"/>
                <w:vertAlign w:val="superscript"/>
              </w:rPr>
              <w:t>1</w:t>
            </w:r>
            <w:r w:rsidR="008E0E4F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0D7A2" w14:textId="733873F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D22B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A920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15A5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33A6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6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4853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77C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5907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4057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17C3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6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1744B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4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3E83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2.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F4CC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F3679F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2F1258" w14:textId="1A5FF3B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aboi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ussel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FAB90" w14:textId="58930287" w:rsidR="00E160A6" w:rsidRPr="008E0E4F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614</w:t>
            </w:r>
            <w:r w:rsidR="008E0E4F"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fldChar w:fldCharType="begin"/>
            </w:r>
            <w:r w:rsidR="008E0E4F"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8E0E4F"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fldChar w:fldCharType="separate"/>
            </w:r>
            <w:r w:rsidR="008E0E4F" w:rsidRPr="008E0E4F">
              <w:rPr>
                <w:rFonts w:asciiTheme="minorHAnsi" w:eastAsia="Times New Roman" w:hAnsiTheme="minorHAnsi"/>
                <w:noProof/>
                <w:color w:val="FF0000"/>
                <w:sz w:val="20"/>
                <w:szCs w:val="20"/>
                <w:vertAlign w:val="superscript"/>
              </w:rPr>
              <w:t>1</w:t>
            </w:r>
            <w:r w:rsidR="008E0E4F"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C574DF" w14:textId="3B96431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18CB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126E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EF3B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988E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6E23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60091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4A171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4B5B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CA1B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5FBE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E56E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922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547DB5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1C77B" w14:textId="56667B0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aboi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ussel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E8FDB" w14:textId="1AD4CA8A" w:rsidR="00E160A6" w:rsidRPr="008E0E4F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2122</w:t>
            </w:r>
            <w:r w:rsidR="008E0E4F"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fldChar w:fldCharType="begin"/>
            </w:r>
            <w:r w:rsidR="008E0E4F"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instrText xml:space="preserve"> ADDIN EN.CITE &lt;EndNote&gt;&lt;Cite&gt;&lt;Author&gt;Boback&lt;/Author&gt;&lt;Year&gt;2008&lt;/Year&gt;&lt;RecNum&gt;203&lt;/RecNum&gt;&lt;DisplayText&gt;&lt;style face="superscript"&gt;1&lt;/style&gt;&lt;/DisplayText&gt;&lt;record&gt;&lt;rec-number&gt;203&lt;/rec-number&gt;&lt;foreign-keys&gt;&lt;key app="EN" db-id="ax5t9ztwnxe5f8edetnp2tzne0aaff55ftr5" timestamp="1485211081"&gt;203&lt;/key&gt;&lt;/foreign-keys&gt;&lt;ref-type name="Journal Article"&gt;17&lt;/ref-type&gt;&lt;contributors&gt;&lt;authors&gt;&lt;author&gt;Boback, Scott M&lt;/author&gt;&lt;author&gt;Guyer, Craig&lt;/author&gt;&lt;/authors&gt;&lt;/contributors&gt;&lt;titles&gt;&lt;title&gt;A test of reproductive power in snakes&lt;/title&gt;&lt;secondary-title&gt;Ecology&lt;/secondary-title&gt;&lt;/titles&gt;&lt;periodical&gt;&lt;full-title&gt;Ecology&lt;/full-title&gt;&lt;/periodical&gt;&lt;pages&gt;1428-1435&lt;/pages&gt;&lt;volume&gt;89&lt;/volume&gt;&lt;number&gt;5&lt;/number&gt;&lt;dates&gt;&lt;year&gt;2008&lt;/year&gt;&lt;/dates&gt;&lt;isbn&gt;1939-9170&lt;/isbn&gt;&lt;urls&gt;&lt;/urls&gt;&lt;/record&gt;&lt;/Cite&gt;&lt;/EndNote&gt;</w:instrText>
            </w:r>
            <w:r w:rsidR="008E0E4F"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fldChar w:fldCharType="separate"/>
            </w:r>
            <w:r w:rsidR="008E0E4F" w:rsidRPr="008E0E4F">
              <w:rPr>
                <w:rFonts w:asciiTheme="minorHAnsi" w:eastAsia="Times New Roman" w:hAnsiTheme="minorHAnsi"/>
                <w:noProof/>
                <w:color w:val="FF0000"/>
                <w:sz w:val="20"/>
                <w:szCs w:val="20"/>
                <w:vertAlign w:val="superscript"/>
              </w:rPr>
              <w:t>1</w:t>
            </w:r>
            <w:r w:rsidR="008E0E4F"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fldChar w:fldCharType="end"/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173B0" w14:textId="1D6C949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00A7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BD7ED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71C1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DD4C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9C7F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A172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69EF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BC4C6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B145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8CF4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94F06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73A7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D1DF1C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B59FF9" w14:textId="3E841C7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aboi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ussel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6DC5E" w14:textId="5D831286" w:rsidR="00E160A6" w:rsidRPr="008E0E4F" w:rsidRDefault="00E160A6" w:rsidP="002A592F">
            <w:pPr>
              <w:jc w:val="center"/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</w:pPr>
            <w:r w:rsidRPr="008E0E4F">
              <w:rPr>
                <w:rFonts w:asciiTheme="minorHAnsi" w:eastAsia="Times New Roman" w:hAnsiTheme="minorHAnsi"/>
                <w:color w:val="FF0000"/>
                <w:sz w:val="20"/>
                <w:szCs w:val="20"/>
              </w:rPr>
              <w:t>14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00AB82" w14:textId="4B03D0E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07E4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8705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A5C3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70CD6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84A1F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6476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D85D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38F7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4DC8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9D9F6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A1E1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2591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85CE89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164AB" w14:textId="0D37BB4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einagkistrodon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cu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FB3E2" w14:textId="79CBFEE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4D50D" w14:textId="7249597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DFA9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416E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9068D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241B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EF16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ED40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F14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B1D7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6602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C3B70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1288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C006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7F5507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4B4B6" w14:textId="6E3C5C9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einagkistrodon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cu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5969E" w14:textId="3FDD459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9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FDF7A" w14:textId="6015D67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D080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A939E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E179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7C1E8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BE1B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EAD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8670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66DE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D2633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55FB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6D4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2AF3D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8C611C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BC8C8" w14:textId="6572558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einagkistrodon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cu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2704E" w14:textId="539A51D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9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B3D66" w14:textId="57D4E2E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FF3C7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F3C8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0FF3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CB154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D19A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CD8D4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B1E1C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FEC0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ECD1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ED1A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D0B5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79F4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76FD0C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49EC4" w14:textId="5BE6F74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endroasp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ngusticep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B83C5" w14:textId="5DDEFDC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9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AE9BF" w14:textId="1E91181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5FB4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6E50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C595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D243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4484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147E0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427B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4686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617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DD7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83A1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8B3C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2F64F3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A8B57C" w14:textId="00B030D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endroasp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ngusticep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73E6D" w14:textId="57C6DA0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4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329020" w14:textId="09947B1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FDBC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2EB4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641C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7896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E064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3F34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83BE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3E58B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D676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5945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9B6D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D7FDA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A30BF8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B0346" w14:textId="0A265C0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endroasp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ngusticep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C950AC" w14:textId="3906D2E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4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8B1D2" w14:textId="143AECC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AAF3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7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18A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8C94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E7AD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1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B5FF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DB37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9C3A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84A49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AAEC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039D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B90C9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24918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3E2676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151EC" w14:textId="4AE790D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ispholid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yp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0B26F" w14:textId="2041781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4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6A3527" w14:textId="19F1A8D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85D11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23F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D72F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09EC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8672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B016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11D4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BD700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0B09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02583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FFBA0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1972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35B70B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51D81" w14:textId="7A48E64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ispholid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yp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99DDB" w14:textId="6EDBF6A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9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992AF" w14:textId="4E8FBFE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CF8E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65C2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A765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B0BE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5438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CC0B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97C6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5578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C8C8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78A5E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1A75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CE02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5EA119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F5C32" w14:textId="72B5AC3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ispholid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yp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0BA91" w14:textId="29F1ED6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9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1FC54" w14:textId="5FCB303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A107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5698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E863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0812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3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717A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2FF6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D639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383A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FDB29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95BD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6.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5332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836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B35951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20102" w14:textId="272DA0D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Disteir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major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DD8F2E" w14:textId="06F99A5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9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AAF4E" w14:textId="40B0B0E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403C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.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1A4D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754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85C0B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0095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B36A6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04FD4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5782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8FC85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5665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3486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9738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5A55EC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A666DB" w14:textId="7CAA06D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arin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4B9EC" w14:textId="4569685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7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D6ED3" w14:textId="1FB4854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1513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4BC0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D988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254E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1040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46B2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0164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4855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BBCE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BF95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A24C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19E6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E16B05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19105" w14:textId="2152EEA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arin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954469" w14:textId="3D4D83A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7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E3096" w14:textId="6365CA8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4AA61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176C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C758C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5E75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A8EA0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68D7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F062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6B9E7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A4F8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AFA1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1A15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EAAA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70D8A8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6D74F" w14:textId="74054A2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arin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EE144" w14:textId="4818EF0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7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4D94E" w14:textId="5635D59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1328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4BE0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1106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3DFEE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9B1F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DC87A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DDC4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76C6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572A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C0C2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8A2AA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93FCC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AC7EC1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7F6AA" w14:textId="4DD8A9C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mydocephal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nnul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EDC9B" w14:textId="2FEB998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320219" w14:textId="37473EC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8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7401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B379D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711B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4E773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F35C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F7FE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B25A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1266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A2A7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ECA96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B531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1EA90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</w:tr>
      <w:tr w:rsidR="00E160A6" w:rsidRPr="00030926" w14:paraId="5B2AA14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A4897" w14:textId="13EF0C2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nhydrin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chistos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F8ED6" w14:textId="3449B92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79A9B" w14:textId="6DD3270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317A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0533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05392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D59C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9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1A7A1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C9CD4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59E6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A74F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5ED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C12C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87A2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26CA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AB7BCC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7B060E" w14:textId="4C4C25D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nhydrin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chistos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A3FCF6" w14:textId="2F9FFDC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C33DA" w14:textId="12BE8E8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DD47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BA6E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EBA1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D5096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4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6651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232A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DE2B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F939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D231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7845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6CE1C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EB03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6006D5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329B1" w14:textId="7F00C64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nhydrin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chistos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F332A2" w14:textId="2997582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A47B1" w14:textId="2B475FE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D3F2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FC535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730B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3AD3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9430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CCC1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0E6DE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A8E0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6B5F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FE3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0415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7A0A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1DF231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08504" w14:textId="61EB1C7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emachat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aemach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BCA6F" w14:textId="3EC0120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1F850" w14:textId="1480D32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FF5C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559B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EB92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330C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B2B03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1FD04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51B0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A344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4811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99F3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D892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348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EE8ECF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50FD18" w14:textId="7C99C0F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emachat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aemach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A6B37" w14:textId="2EC0CFC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5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01397" w14:textId="78EBC5E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C764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337C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F6B9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E5BD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6097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56FE1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D9D2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3C0B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5A9A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AAF8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CC6E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770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6D3EBF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6FE3E" w14:textId="6C60832F" w:rsidR="00E160A6" w:rsidRPr="00030926" w:rsidRDefault="00CA3291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emachat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="00E160A6"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aemach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473CE" w14:textId="4DA374C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5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B7329" w14:textId="22C0E5B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DD71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270F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E4901D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9A76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176EB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0001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0F58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847A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D0FAE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63CB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C43F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CD972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6CD7E5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106375" w14:textId="63ED3DC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drodynaste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giga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45B98" w14:textId="05525B1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5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A92C3" w14:textId="19E9D35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DD13B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3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9206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CE49D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B22A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DC67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3ED5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6422B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942AE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3EE61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0ECC9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CB7F9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EBA42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</w:tr>
      <w:tr w:rsidR="00E160A6" w:rsidRPr="00030926" w14:paraId="608CC17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75AA28" w14:textId="1B469AB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lastRenderedPageBreak/>
              <w:t>Hydr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yanocinc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D6805" w14:textId="476ED11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5C5717" w14:textId="3E1FD8A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5EDE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5EF3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6374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401E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9C39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1A5C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511A3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6834F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C467A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C96AE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6F5B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D202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E96E40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5D628" w14:textId="7578C190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dr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yanocinc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5588A9" w14:textId="37CC71C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883D9" w14:textId="6619F25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970E7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30E5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A56B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E1B1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E18B5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AB173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682E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9B82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AAC5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51C52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5D45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0FA8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21532A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5E930" w14:textId="77E9BE3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dr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yanocinc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BF7C5B" w14:textId="0B2C973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125F16" w14:textId="094EC70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6B96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3087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B8C6F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52C9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BC42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20708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9772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AE09E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BE0B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3C1B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BC8FA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DF0C3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64B2F1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4FBD2" w14:textId="2DEF382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dr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legan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7D8840" w14:textId="708EB37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0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E0B45F" w14:textId="7FBB39D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74986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074C8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EEDC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4708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E2D0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2700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FF05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41DD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6A5C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C85A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1753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9EB3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30E719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5A61E5" w14:textId="3FB0829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dr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legan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6A4E2E" w14:textId="7E43AC9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8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61933" w14:textId="586FCD5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416EE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76DC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C370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6D99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5312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AAAFF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CADE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1872B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5199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E28FB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B12B1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CFDA9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0E537B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98F12" w14:textId="2054496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dr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legan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262C2" w14:textId="316B931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8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36F50" w14:textId="69A63B3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22AC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2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B0DE8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4C12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290F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03C7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D11F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76EB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7087C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6AB5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B75F8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97A3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3641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9A5607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781AF" w14:textId="1EB1C94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dr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n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56E985" w14:textId="3A63461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8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97015" w14:textId="470AC42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D842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3EB0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BD54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253B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3946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0774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BB18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A7969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8D80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44EB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CE24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28EB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8CF52A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72FE7D" w14:textId="3A6960E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dr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rn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99D6E6" w14:textId="5977BF4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63F6C" w14:textId="4D57DCB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4BF47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E582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9226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A30B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DBF87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8674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E7AB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67E3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6007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CBD4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973EA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AE33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E56A60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A2A8A3" w14:textId="44AD7DE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dr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spir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C3223" w14:textId="1C765CA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C0FAE" w14:textId="3D67111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424B1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46C89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ABED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84AD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1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B38C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EDDFA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97D0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D74D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74D8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5A7C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51790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D845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996F69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2B6189" w14:textId="361A3B6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ypsiglen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orquat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99133" w14:textId="6BF03CA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0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40F7E" w14:textId="7127604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336E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0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BF205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48F90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5932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6BE9E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F94AD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8EC1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6FA1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586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6.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CE23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EEB65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5EC1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.5</w:t>
            </w:r>
          </w:p>
        </w:tc>
      </w:tr>
      <w:tr w:rsidR="00E160A6" w:rsidRPr="00030926" w14:paraId="588C116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FE8E8" w14:textId="1D872BB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apem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ur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7007E" w14:textId="6C4EE4D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AD77D" w14:textId="1B84545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9979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9A37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71191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DC9A2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22A9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FA03E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3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4B59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6772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6209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BDE6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0B23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1F83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D66FE5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8387EA" w14:textId="6BD9CB7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apem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ur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01CF09" w14:textId="68030BD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05A7E" w14:textId="171D788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C85E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947C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48AB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4A895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48A6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BF690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3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2D7E9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F797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C2E28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79464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893D6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6443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BD9CA3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7DF0B" w14:textId="1849F66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aticaud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lubrin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746C83" w14:textId="2A6A6CB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8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7383F3" w14:textId="751653E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A017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7A8D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5451B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D0843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D39E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3196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3418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5336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1D71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4E7B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9C6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FB0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D101DA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0500B" w14:textId="79B3804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aticaud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lubrin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B8438" w14:textId="73A09D3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8C4A77" w14:textId="0F95ADC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115CD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3AB5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71703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AC39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F9C3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850E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3A75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7D27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D287A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B23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E8BF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FB5AD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6619D0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D6102" w14:textId="301C164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F7A6C" w14:textId="3EAF960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83BE7" w14:textId="186D8AB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FEEF6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2034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4869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D54B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7808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A1CD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182F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9A77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ACF2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B0C3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80D1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F8EA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96C126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29520" w14:textId="7052580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FB635" w14:textId="25E3237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DD0F8" w14:textId="4EB5281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6790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E17E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B8A7C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095E9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7FF81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D6DA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3D38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7405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0CBA2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D3A0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75D8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B049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67E556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A94FE" w14:textId="0C2B6D5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2A81E" w14:textId="7CA4F54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86A8E" w14:textId="4F17CF8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C936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4F39F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ED1D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5895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28CD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31EA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CC09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64B3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019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170F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7E28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3A990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34EEDB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9EA556" w14:textId="5D2AD29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399D13" w14:textId="0C7125F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4BAAA9" w14:textId="71BD046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ED72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1EB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F6E81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3236A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68B53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FD9AB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25F34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250F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18143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BE2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BE9B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1133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D53E69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031B2B" w14:textId="3BE7048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5FA3F" w14:textId="510325D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DEA27" w14:textId="55F4DB5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C948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B38B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BBB95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C332C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FB7C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A7C8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901A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1CBC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4205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8506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0D01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8AD77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26915C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356F4" w14:textId="6988339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B8569" w14:textId="41F9AD2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A04E2" w14:textId="7BB4AE8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4A0F9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45FF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589F6D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E8F2A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223F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1AD47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6686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EFD23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16F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FBF5A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BA75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206E4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B8B6E6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75E17E" w14:textId="38F9080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862F7" w14:textId="6C6764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D94D16" w14:textId="4880426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F170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3B08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6FE7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DA8C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F8F2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407B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7C51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0577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479F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5CC4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B63A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A50D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2AE4A9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1804C4" w14:textId="2F2016A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BC3BE" w14:textId="11EB72C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1497C" w14:textId="0D5A312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3CDE6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C224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AEA7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26CD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64D1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9700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ADD1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205F1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D0E3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6F61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B03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95D21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21DD32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12608" w14:textId="3A488E8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CAED6" w14:textId="6A67B82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5C2ED8" w14:textId="49522D6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DEBE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D0228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C8BF6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394A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ABA6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D3B2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32790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97D6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D727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8C73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48363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55DE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AF57FF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95CDF" w14:textId="39DB013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CC6BB" w14:textId="7EE1019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0C72E" w14:textId="762298F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601F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B6E4F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7A5EA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8CEED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6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B4DD8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A3F2F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DB76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623FB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4148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40AA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19AEC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35A7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1D5069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B5BFB" w14:textId="013DDB2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tirost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4494EF" w14:textId="32DBE40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26C1E" w14:textId="0F1D281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A85D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CE21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98E0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CA72F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85D9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A719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4BFF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5485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5E54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E90E2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0238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F0424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AD0274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9C763" w14:textId="4B623E3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2EB38" w14:textId="6B02432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69D69" w14:textId="2FE6DD2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61855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5E77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CCF62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B114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A1A61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E3C3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7EA3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1CFB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7BA4F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42B6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338C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558F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8CAA70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05126" w14:textId="0926212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B5DDAC" w14:textId="5DEA0F5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5D22C" w14:textId="138B756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5CAEC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A35D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FD39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C43B7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928C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0D51A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134F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5A2A1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0DBB4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D757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71E5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2ACA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6DD080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7480E" w14:textId="0B03885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1432FA" w14:textId="5E14119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47E41" w14:textId="49DDA6E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C70D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A27B5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61B2A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0ED36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D02AF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D5A2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8D09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6970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BE81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53955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431E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B067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EB9204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ACAE4" w14:textId="5E79FAD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lastRenderedPageBreak/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66371" w14:textId="3DF039A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1E55A" w14:textId="5D3AEFB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89EE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53C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20A3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E126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5DFE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A6D0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507B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612C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C576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2F4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2336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FB792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BC46D7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705ED" w14:textId="4E41C81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4B244D" w14:textId="10B656E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C5139" w14:textId="6636928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4DAD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C297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60BA3D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D58C7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7B07C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52C0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6521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7545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0BFC6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DED0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43E0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C240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DDAB22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A745A5" w14:textId="0DB6EE7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278A42" w14:textId="7A75527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FCC1D" w14:textId="50AF27C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6289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00CB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47D5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99DD4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CAE91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D4B1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741A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3E33E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5AF4E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1E15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DD980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DEF7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D5DA58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F0AE79" w14:textId="1170727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235FE" w14:textId="1E119E6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E298B" w14:textId="00B5C5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C6BE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51FF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3726E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DC81A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5ADD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CA0AD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E7A6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A7FE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9D3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91339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579E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18BE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DF5007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40429" w14:textId="1E4A89E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4063BF" w14:textId="250D926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3F81D5" w14:textId="38A0D18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64B45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7B0B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F35C6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BF7C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CDDB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2823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A051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123B6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7D44B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C2151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AF1F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04C3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0A3218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1F1865" w14:textId="6AFC206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7924B" w14:textId="3387C6E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B3F22E" w14:textId="1E7FFEE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5EABA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AD59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0F21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86A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4F39E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E5EF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3EEF9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A725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1181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63C3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1E31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2285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588C77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A0D62" w14:textId="38EB57F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06488" w14:textId="10430DF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DA008" w14:textId="061D22A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1189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92FD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4D6D4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650CC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8615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C57F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B8AD5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DF15C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298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1BA0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B6B8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8D59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2C81FA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9FD19" w14:textId="4DED9CF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rall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4F7722" w14:textId="4B43696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9A1F08" w14:textId="3284098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53AE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2080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8A2F3D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2E9F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6620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BC64D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7556F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5E07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087B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0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F4A0C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C8A57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80C8C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EF6287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28A0D" w14:textId="5200190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270CC2" w14:textId="45E59AA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14805" w14:textId="5ECE026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D49D9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F79E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4AC7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B8723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C24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337B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E3EB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9431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2F4A7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9200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EBA7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23F56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80F678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A2428" w14:textId="40AE9C5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9F9B5" w14:textId="52C6BBE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7D732B" w14:textId="2F2D0CF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B7E70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5D58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7E40E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E124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0E90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D81E9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A3C2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19D7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8207F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794C2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6A51F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D6A77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24A80D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03B708" w14:textId="3E3CD00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17397" w14:textId="597F256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C3EDA" w14:textId="21629D9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3E04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ED3C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FAC5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2496F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1905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B8CC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3D40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908E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8289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690C8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1381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4F49C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D114BA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3EA023" w14:textId="04EBAC5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2303D" w14:textId="6F7ED2B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4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515F9C" w14:textId="40D3590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DE08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2A800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DFA6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FC69A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D3D5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8575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B07F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E19B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CC8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37470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CF5C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E383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A4EB08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FB3FC" w14:textId="7EBE163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8A97C" w14:textId="6E8D660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AB2D7" w14:textId="7D699E2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BD62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4175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F8D9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89E5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A0705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036F1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C8730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F1D8E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B6F2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35B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52345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AE131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318335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818C4" w14:textId="677ACA4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B0798" w14:textId="2BAD09C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F3DBE" w14:textId="37E90F5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106E9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FD5D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BBFB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7DB0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A70C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6AA2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AD58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FDA0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CBAA1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8F7A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12CC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F1B1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7E6E9A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676A9" w14:textId="1856AAC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B2F402" w14:textId="06668C9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7B68F" w14:textId="0EE63B7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370E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7E34E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0D24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07D8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EDA99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90137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7C7F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F6C1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72263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FE0F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75D2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D2B5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3BB514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F2B19" w14:textId="69699C8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54017" w14:textId="5D6DB8F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B87C4F" w14:textId="077EA7A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85C74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39D95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29D9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4874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7262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EB0A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CE43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5D00F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FB6AB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A881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298A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79D3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C5D09D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2B1D3D" w14:textId="03E2BA7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0D8953" w14:textId="707C978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59F8AA" w14:textId="3E72E17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55E7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694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A9A3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6AEA0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1C5D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0CAF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8109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D26CE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84B7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39F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E226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A342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3C9517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F5F30" w14:textId="6036A38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3855C" w14:textId="5450701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FFADB" w14:textId="6671860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774A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232D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5EAC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BB6D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34AC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9606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3553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78C8A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6151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4FC0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6B55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76FD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2AB9EA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460F39" w14:textId="04922BB0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urus frontalis</w:t>
            </w:r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3003C" w14:textId="0730160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CC174" w14:textId="3B75A19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C6802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FC35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6CD8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E6BE5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208F0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B082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5BF5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AB61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08546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A577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A90F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7ABF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1FB62D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F2A8F7" w14:textId="5C5E0A4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fulvi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8D10A" w14:textId="65F0661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884726" w14:textId="5214297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E407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BEFE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EF5C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818C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1C692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BFB7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EA60C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90027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A99D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8.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ABCF0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1184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E31F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45FB8C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0B02AE" w14:textId="4403C6E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72B8BC" w14:textId="5DF348C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5D0DF" w14:textId="013C6DE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AED4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FD96C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E564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03FD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E5D2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79313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6292E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9918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11FC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C8A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2EA5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4233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1BE67A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40B942" w14:textId="689138B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0FE254" w14:textId="5EF10DF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AAA0C" w14:textId="7888063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A802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E414E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0240C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7CC75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96B9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259A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5619A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223E0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B1AA9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B4BB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4569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39BD2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A27739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C2E64" w14:textId="20C58C4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C844D" w14:textId="32E879D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C4CDF" w14:textId="27DB79F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DEB1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1AB2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FB50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51DBA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63EF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D7D4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1CEF2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0E9E0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D05E1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74F8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29FD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A8FF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8096AA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9E993" w14:textId="5BC563A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2B36D" w14:textId="623E63E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A1C5C" w14:textId="2AE6D42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EE55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208D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AC53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1D17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0E38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F4F17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DFD95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0BAA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5D51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6D8CB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BC73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612C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EC0A0B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4E60F6" w14:textId="3413458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AAFB5" w14:textId="15DFDD4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393C8" w14:textId="1D4C689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9687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99DDD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E18DC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8D60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06752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C900A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AFC4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E1CE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8426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27695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204C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F1B8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077307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3848D" w14:textId="7B9E2E5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0BB70" w14:textId="202C708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38398" w14:textId="380CF0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DC11C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28B3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C3458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4EF44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E366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7951B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022C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33BE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EFB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16751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5DBD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0096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7DE5BA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B2B0F" w14:textId="6F29B82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FFB284" w14:textId="7A0DB0D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06A84" w14:textId="2048A11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3077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2654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52B9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4619E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D32F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8614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39BCA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86D2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F3FA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A2AD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5A118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06F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92EA27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6FD457" w14:textId="2AF3369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1D4F0" w14:textId="7C15EB3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2D207" w14:textId="5DE3FE6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00446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4C6EB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154B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B438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A461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0CFF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6A26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200D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64E3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F4146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BEE37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2953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BAE107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1CB54F" w14:textId="3D84086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lastRenderedPageBreak/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46300" w14:textId="297AB7D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6E5E4" w14:textId="2DF06B6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1E557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07BF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050C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07B5E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DAA0C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5608A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96779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6809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2F3B0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F85B3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D098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B34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4E7492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BB5B82" w14:textId="7C3D5FD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26ACF" w14:textId="4E42ED1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86636" w14:textId="6CDEEF4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5E56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DAA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668EC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09A5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D2BC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66CE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BD4E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642BC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FC35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6935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022D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75539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9CEBC4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E6935" w14:textId="0FDDA7C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emnisc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702D3" w14:textId="251BC65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43A0E" w14:textId="3AB9317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74306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70FED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ED2C7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07B9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225B7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B0D7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E05B0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1122B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D940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4D0A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6213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440BF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E79A1E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1936ED" w14:textId="7D76D2A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parti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5CDAD1" w14:textId="0539F27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37106" w14:textId="5C3E296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3B8A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DF2DA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7B48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5ED8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76DE6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3F582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5D39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338A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1013C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2FE2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DD22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2DD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988692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44917B" w14:textId="226EE7B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parti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DD382" w14:textId="5790992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7E210" w14:textId="7BFC09D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A876B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DF86A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3C85C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E54BC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A0B4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097A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61C1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5F4F1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6A889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07C5A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36709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ADB7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47055F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3777A7" w14:textId="0DB5558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parti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62421" w14:textId="6F90334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D4AD08" w14:textId="3F78769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EB15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E75C7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D2D14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2F29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11C0B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A7A0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C7CBA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DB84F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88579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94F24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E7CA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A1191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0A2062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9EB2A7" w14:textId="503F5F5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8AD46" w14:textId="36974C3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C32E5" w14:textId="2997A8B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9343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F4DE3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FE0C0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0EBF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8769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B146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0A125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6FC2D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1B2F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8B0B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9146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026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0430E4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D276E3" w14:textId="767827E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27AAD9" w14:textId="4EE5900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20C24" w14:textId="02FBB44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289B9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5D9E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4676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FAC0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6E7D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0A4EB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ADAA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235BF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8AD82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36BC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B2ED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12E7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F7BE6A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88C8B6" w14:textId="7562B99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8CA0E" w14:textId="4B4789A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BC500E" w14:textId="0433A24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8022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58511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AAF0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A503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33A38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4195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D5FD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F2CC9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A0997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D7DA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9FA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5E596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D7BE0C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BF520" w14:textId="74DCA02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07AB6A" w14:textId="51098E2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7AC5F" w14:textId="5F9513E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AC681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2214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649D3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EFB4F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FF840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A231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11C1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EBBE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3B4CD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FF5EE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8570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5F673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06F82B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6BAF67" w14:textId="535FAB3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34CC39" w14:textId="074A412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B7D53" w14:textId="7D3157C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3B21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40D8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E6A59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C682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389A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40F4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6AE13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4E233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AAC07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A65E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2F32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6B3A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D7C6E5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F58CE1" w14:textId="5D0FB4B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A6B1B" w14:textId="403AA0A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5BBCB5" w14:textId="796D54E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333A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2A8C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28D6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856F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DA07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2DC4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9C68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29D2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63FF7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4D573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16EB8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5CBF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08ED9C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1F89E" w14:textId="0C1A2190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CB865C" w14:textId="36DB5EB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E63C5" w14:textId="1FDBB02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76491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DDFC7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2B8BF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6678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DEF1E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F3CDF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305CE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691FB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1F3B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1E82B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9F79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CCDA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30DBAC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451D2D" w14:textId="762C750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D338C" w14:textId="18ADBAE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F406C" w14:textId="4B46C4E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C762C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25233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4D44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10F68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E2BC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2348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5101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56C51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D3CB3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27B7D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C5DD6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A6CE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84CFDC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21D10" w14:textId="501443E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1A2F7" w14:textId="66B891A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5A165" w14:textId="102FCF1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7D5F7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C544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F433B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0C7E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B29DC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5B842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E8BF9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B5A1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B70A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DAA4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2A70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7475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F3941B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B01D2C" w14:textId="05B7DC3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BFA12" w14:textId="235DD88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95839E" w14:textId="3DA72AF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720A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BD7B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E906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27410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6491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5EBCE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813FE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7C9EC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37AA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4398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7F84A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10AC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A43174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9B9533" w14:textId="747724E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yrrhocryp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79F72" w14:textId="3B70493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6C8AB1" w14:textId="390EA6D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17D9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0B18A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BD13C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DC9E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28B89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3DEF0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8345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CCC20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D3B6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C874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DA23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C56E3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95097C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E0154B" w14:textId="429A3AA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9DC1AD" w14:textId="08820E7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1BE51C" w14:textId="1E6A438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31462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5D1D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5421E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4FD6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99F62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85875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A7006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6844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CD3A2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3C95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38130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3F059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0416EE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DC5EA1" w14:textId="7E13273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270115" w14:textId="154EE84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615E1E" w14:textId="29513F0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4766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FD8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8AE7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DA76A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6DA1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9236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F329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438A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E0CD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7ED04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09BEC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81FC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D70F1C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491DE9" w14:textId="4596FA3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0D6D1B" w14:textId="79B2E58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1F7787" w14:textId="54E2976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39644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C83F9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3CA19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F922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7489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57F7C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99F7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F7F3D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528E4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29B19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E6EE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41829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5F61DC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F908C3" w14:textId="3CC7A27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D1D8A9" w14:textId="6AF295A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1B199" w14:textId="4A4D0E4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716A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D810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7BBA6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AA67D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5F8BD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36E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85B6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6341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4A05E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D0CF1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A4DE3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EF08B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70ADF7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1EA02" w14:textId="703BB6D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DB32D4" w14:textId="0502455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9E2A1" w14:textId="127D625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81ED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831A1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C6F8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F1DA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407AF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90DA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E5A1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E2558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818F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E1F43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640A2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E637E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DA01F9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AF39A" w14:textId="1020EB1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D036F5" w14:textId="77A2113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D930F1" w14:textId="6E1A52D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7628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CB616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4AB8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14035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2445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51FA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C96F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89C9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4CD17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0C459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D7057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90B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301BE0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E80FA3" w14:textId="0DD4B7E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CB3C3" w14:textId="6AE059A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9079E" w14:textId="4A30ED8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6390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677CE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300B0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2F1B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FD6D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1DC6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0731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D25B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D5CF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05188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A928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23908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5C0B05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524C3" w14:textId="6FED01D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0021E" w14:textId="012753A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1DF1FF" w14:textId="1D66B75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D986D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170A0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E958A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FC01B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DBE40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C728F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7AAE7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831FC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6729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B897E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7DF1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575D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CFFD6C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8FB5A" w14:textId="2AFBD65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0F8311" w14:textId="19D3479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23CEB6" w14:textId="3BA5335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BDE40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2889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EAF5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BA90E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69D8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61E2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0B84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984E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BA1D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BFFA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CA2D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5093F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2EA16F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E4DEE" w14:textId="2FAEC5C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0768E" w14:textId="4F39133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B11049" w14:textId="4A9567C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CA8D2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96A3D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18DE5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6FBB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346D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26CA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EC00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A587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17BD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BF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94BD7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364EC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1DDAD0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FAFA9" w14:textId="55E8EB0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pixi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82CD80" w14:textId="01EF039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25894" w14:textId="3151C03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DCFEA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2150A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204BF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03EF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D697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D305D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4EC3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5E5C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CABD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18C82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C21A8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7FF7D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0C1ED1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45AEF" w14:textId="283F090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lastRenderedPageBreak/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157CA" w14:textId="10E807B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1DFD6" w14:textId="0821298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A4ED8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95D9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9166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CE9A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D425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F6580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9AB66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54E61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CA5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3DA29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3372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B8755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E57C69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B0EAD6" w14:textId="592463A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2DF42D" w14:textId="1DFE29F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D336C" w14:textId="46E5B59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A7E3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B9D95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440D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753B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3596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E916D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1EE55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1184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CC47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AADCE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E88C0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12F7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30EC2C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6BBEBF" w14:textId="368A7F3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8157F7" w14:textId="431975C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86983" w14:textId="312189A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9484B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B3DD7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44ADB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C862B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043F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BC8F8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B39B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41C4C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26A89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F49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1209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2C060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1F5EEE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54591D" w14:textId="0F1B4B2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EB862D" w14:textId="7394DDD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87419F" w14:textId="2AB4EC2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ED18F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E4DD3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07FE2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E9A6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53E4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13D94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825ED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7C475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A0FD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CEF4F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8683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3FB6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B0BAFC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DB7A2D" w14:textId="3FD16A7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EACACC" w14:textId="163D0B5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729B4C" w14:textId="7761C70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BC8C5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62099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6505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5618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AD01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1E7CC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5545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0EE4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2433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3916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14C47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C1814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9EB212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64855E" w14:textId="317AEF2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D59F1" w14:textId="26EB348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03084" w14:textId="6652337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621A1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907C3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FA0DD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2C6D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1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384C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A334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1E8C0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EC2D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53A8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2012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378B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B91E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24F6865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4993C" w14:textId="39587C4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575D1F" w14:textId="4EEFE36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C75A9" w14:textId="7E64367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5A909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68B8A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81D947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97DF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3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2C7B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15C1C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B6DB2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0289C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BEB7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4DDB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2B8DA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E5178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C14227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4A12A" w14:textId="3C3561D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87A420" w14:textId="3AD011C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01E44" w14:textId="714BE8A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85EAD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8F5FF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62995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0B6E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95AD2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FDCC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666A1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0077A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B1B3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F9C6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30786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87146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01B2CC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7C116B" w14:textId="38ECE7F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B50106" w14:textId="69891CF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F52424" w14:textId="37A905F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782E3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152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1377F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EE05D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4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2CB1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718C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1EBD8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5983B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1FBD2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A7822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39720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8C90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60EEB6F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915C02" w14:textId="547D9C0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3756C" w14:textId="7C0B368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3C770B" w14:textId="0F64881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FAD6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CEC9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2C327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98FD7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415A5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344CD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5CB9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F819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B911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29F64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9A9E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7146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413DF0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6AC716" w14:textId="53F5146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Micruru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urinam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44E98" w14:textId="4CE6153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27C826" w14:textId="2BF61CB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365D1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9DAB1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B9A7F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6D65F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ED167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3780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A038C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AEDF6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BDDD7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6170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0DC6C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9071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130A6D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600C3A" w14:textId="0E52FED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j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elanoleuc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1CA23" w14:textId="7088CAA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47BF9" w14:textId="1F935B5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C508C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7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EF785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96419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B1E48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8F9E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B77A9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E5E53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9849D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4F65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7C88B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64F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.9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6BBBA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80C2E9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7C9231" w14:textId="3A4E4E4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j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j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13BB7" w14:textId="2E7BC16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5CBF97" w14:textId="2E9B342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EAAB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591F4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11C1F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4B963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CDD81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E8327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E5C57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5615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40AC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ECC7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96A5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A633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D10682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63E6D0" w14:textId="570B1D6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j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j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AADD9" w14:textId="5E6B074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C5A70" w14:textId="092B618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6573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9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7D0C0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4479EE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06A18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2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6FEB3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EC29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9CFEF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F16B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47260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8B83C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B7F6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62591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8F3759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798056" w14:textId="7DD0B8E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j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igricoll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3D0BA2" w14:textId="7FB728E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2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3F5A7" w14:textId="2259F32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4038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A80F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B604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A6F4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B89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C43C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0C44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E64D8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39126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.6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2E10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F1EC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.2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BDD2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5497572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F40C96" w14:textId="65376FE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j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ive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939667" w14:textId="6CDC00D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8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DEB4C" w14:textId="5B7484B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38A27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BCAF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96616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24321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7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A19B1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827F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B2CBD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289C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ABE07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2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CE50C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FCBF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5309B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8F3D75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B46BE" w14:textId="2C9F690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Natrix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essellata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5C6EF" w14:textId="2763D34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ED857C" w14:textId="1B59F6C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26A48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3085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quatic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E3D31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5D8E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FEA43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F398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6.9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E146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E1AE0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.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DD162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A6F1E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9B76A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23939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B08E60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8D3BD" w14:textId="263E9FD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phiophag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hannah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FFB6CD" w14:textId="016812B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7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14B8B3" w14:textId="1FA4A239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9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FEB04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6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BC5F9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C039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137D1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B3D51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01DFF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F9EB0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BB809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41925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984AA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74DF4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A6953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7AC14C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6C7686" w14:textId="71BD267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xyuran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crolepido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0BDB6E" w14:textId="50F38D6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6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DE266" w14:textId="5C2A05B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3624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AE4E7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0594DB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C7D0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2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5963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F9A0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661D7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86682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558F6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B655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1ABAC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C42C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586A36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A66ED6" w14:textId="58540A7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xyuran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cutell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F6DF56" w14:textId="37F1E64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13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E2A6AD" w14:textId="3C13C40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21432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19A58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EF0F2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CAA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1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EEB7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1B1D3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3DF9D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A7766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6A64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tbl>
            <w:tblPr>
              <w:tblW w:w="2600" w:type="dxa"/>
              <w:tblLayout w:type="fixed"/>
              <w:tblLook w:val="04A0" w:firstRow="1" w:lastRow="0" w:firstColumn="1" w:lastColumn="0" w:noHBand="0" w:noVBand="1"/>
            </w:tblPr>
            <w:tblGrid>
              <w:gridCol w:w="1300"/>
              <w:gridCol w:w="1300"/>
            </w:tblGrid>
            <w:tr w:rsidR="00693DBA" w:rsidRPr="00693DBA" w14:paraId="103EA830" w14:textId="77777777" w:rsidTr="00693DBA">
              <w:trPr>
                <w:trHeight w:val="320"/>
              </w:trPr>
              <w:tc>
                <w:tcPr>
                  <w:tcW w:w="13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5FF5F821" w14:textId="4F8734BE" w:rsidR="00693DBA" w:rsidRPr="00693DBA" w:rsidRDefault="00693DBA" w:rsidP="00693DBA">
                  <w:pPr>
                    <w:jc w:val="right"/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</w:pPr>
                  <w:r w:rsidRPr="00030926"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  <w:t>5.26</w:t>
                  </w:r>
                  <w:r w:rsidRPr="00693DBA"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  <w:t>1579</w:t>
                  </w:r>
                </w:p>
              </w:tc>
              <w:tc>
                <w:tcPr>
                  <w:tcW w:w="13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7A3CF98E" w14:textId="77777777" w:rsidR="00693DBA" w:rsidRPr="00693DBA" w:rsidRDefault="00693DBA" w:rsidP="00693DBA">
                  <w:pPr>
                    <w:jc w:val="right"/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</w:pPr>
                  <w:r w:rsidRPr="00693DBA"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  <w:t>94.7368421</w:t>
                  </w:r>
                </w:p>
              </w:tc>
            </w:tr>
          </w:tbl>
          <w:p w14:paraId="1AD52572" w14:textId="103A7165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A365D" w14:textId="10FF2D93" w:rsidR="00E160A6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4979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693DBA" w:rsidRPr="00030926" w14:paraId="0A6D22E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372D62" w14:textId="761E8D38" w:rsidR="00693DBA" w:rsidRPr="00030926" w:rsidRDefault="00693DBA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xyuran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cutell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504B0" w14:textId="03EFFF81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217F9E" w14:textId="0FAD2DAB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29CCA1" w14:textId="77777777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C1CA0" w14:textId="77777777" w:rsidR="00693DBA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2DB53" w14:textId="77777777" w:rsidR="00693DBA" w:rsidRPr="00030926" w:rsidRDefault="00693DBA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A4D7A4" w14:textId="77777777" w:rsidR="00693DBA" w:rsidRPr="00030926" w:rsidRDefault="00693DBA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0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F19C47" w14:textId="77777777" w:rsidR="00693DBA" w:rsidRPr="00030926" w:rsidRDefault="00693DBA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050045" w14:textId="77777777" w:rsidR="00693DBA" w:rsidRPr="00030926" w:rsidRDefault="00693DBA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E844EA" w14:textId="77777777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A8836D" w14:textId="77777777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6ABD7" w14:textId="77777777" w:rsidR="00693DBA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tbl>
            <w:tblPr>
              <w:tblW w:w="2600" w:type="dxa"/>
              <w:tblLayout w:type="fixed"/>
              <w:tblLook w:val="04A0" w:firstRow="1" w:lastRow="0" w:firstColumn="1" w:lastColumn="0" w:noHBand="0" w:noVBand="1"/>
            </w:tblPr>
            <w:tblGrid>
              <w:gridCol w:w="1300"/>
              <w:gridCol w:w="1300"/>
            </w:tblGrid>
            <w:tr w:rsidR="00693DBA" w:rsidRPr="00693DBA" w14:paraId="31E909B2" w14:textId="77777777" w:rsidTr="00C42646">
              <w:trPr>
                <w:trHeight w:val="320"/>
              </w:trPr>
              <w:tc>
                <w:tcPr>
                  <w:tcW w:w="13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6869829" w14:textId="77777777" w:rsidR="00693DBA" w:rsidRPr="00693DBA" w:rsidRDefault="00693DBA" w:rsidP="00C42646">
                  <w:pPr>
                    <w:jc w:val="right"/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</w:pPr>
                  <w:r w:rsidRPr="00030926"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  <w:t>5.26</w:t>
                  </w:r>
                  <w:r w:rsidRPr="00693DBA"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  <w:t>1579</w:t>
                  </w:r>
                </w:p>
              </w:tc>
              <w:tc>
                <w:tcPr>
                  <w:tcW w:w="13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448809B4" w14:textId="77777777" w:rsidR="00693DBA" w:rsidRPr="00693DBA" w:rsidRDefault="00693DBA" w:rsidP="00C42646">
                  <w:pPr>
                    <w:jc w:val="right"/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</w:pPr>
                  <w:r w:rsidRPr="00693DBA"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  <w:t>94.7368421</w:t>
                  </w:r>
                </w:p>
              </w:tc>
            </w:tr>
          </w:tbl>
          <w:p w14:paraId="21BB1646" w14:textId="0C46E331" w:rsidR="00693DBA" w:rsidRPr="00030926" w:rsidRDefault="00693DBA" w:rsidP="00693DBA">
            <w:pPr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5233A1" w14:textId="4664E369" w:rsidR="00693DBA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9363CE" w14:textId="77777777" w:rsidR="00693DBA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693DBA" w:rsidRPr="00030926" w14:paraId="788CB9D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0F25B" w14:textId="19CFC3E8" w:rsidR="00693DBA" w:rsidRPr="00030926" w:rsidRDefault="00693DBA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Oxyuran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cutell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E38E5" w14:textId="40AA22BE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723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9966A2" w14:textId="63B30557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032C99" w14:textId="77777777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D29199" w14:textId="77777777" w:rsidR="00693DBA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284DE8" w14:textId="77777777" w:rsidR="00693DBA" w:rsidRPr="00030926" w:rsidRDefault="00693DBA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41A761" w14:textId="77777777" w:rsidR="00693DBA" w:rsidRPr="00030926" w:rsidRDefault="00693DBA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0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BF15DF" w14:textId="77777777" w:rsidR="00693DBA" w:rsidRPr="00030926" w:rsidRDefault="00693DBA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B6D97C" w14:textId="77777777" w:rsidR="00693DBA" w:rsidRPr="00030926" w:rsidRDefault="00693DBA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C26335" w14:textId="77777777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64B727" w14:textId="77777777" w:rsidR="00693DBA" w:rsidRPr="00030926" w:rsidRDefault="00693DBA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33747" w14:textId="77777777" w:rsidR="00693DBA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tbl>
            <w:tblPr>
              <w:tblW w:w="2600" w:type="dxa"/>
              <w:tblLayout w:type="fixed"/>
              <w:tblLook w:val="04A0" w:firstRow="1" w:lastRow="0" w:firstColumn="1" w:lastColumn="0" w:noHBand="0" w:noVBand="1"/>
            </w:tblPr>
            <w:tblGrid>
              <w:gridCol w:w="1300"/>
              <w:gridCol w:w="1300"/>
            </w:tblGrid>
            <w:tr w:rsidR="00693DBA" w:rsidRPr="00693DBA" w14:paraId="725CC8D7" w14:textId="77777777" w:rsidTr="00C42646">
              <w:trPr>
                <w:trHeight w:val="320"/>
              </w:trPr>
              <w:tc>
                <w:tcPr>
                  <w:tcW w:w="13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1931A4C1" w14:textId="77777777" w:rsidR="00693DBA" w:rsidRPr="00693DBA" w:rsidRDefault="00693DBA" w:rsidP="00C42646">
                  <w:pPr>
                    <w:jc w:val="right"/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</w:pPr>
                  <w:r w:rsidRPr="00030926"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  <w:t>5.26</w:t>
                  </w:r>
                  <w:r w:rsidRPr="00693DBA"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  <w:t>1579</w:t>
                  </w:r>
                </w:p>
              </w:tc>
              <w:tc>
                <w:tcPr>
                  <w:tcW w:w="1300" w:type="dxa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bottom"/>
                  <w:hideMark/>
                </w:tcPr>
                <w:p w14:paraId="208A3D42" w14:textId="77777777" w:rsidR="00693DBA" w:rsidRPr="00693DBA" w:rsidRDefault="00693DBA" w:rsidP="00C42646">
                  <w:pPr>
                    <w:jc w:val="right"/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</w:pPr>
                  <w:r w:rsidRPr="00693DBA">
                    <w:rPr>
                      <w:rFonts w:asciiTheme="minorHAnsi" w:eastAsia="Times New Roman" w:hAnsiTheme="minorHAnsi"/>
                      <w:color w:val="000000"/>
                      <w:sz w:val="20"/>
                      <w:szCs w:val="20"/>
                    </w:rPr>
                    <w:t>94.7368421</w:t>
                  </w:r>
                </w:p>
              </w:tc>
            </w:tr>
          </w:tbl>
          <w:p w14:paraId="6FFC45AE" w14:textId="0F28542B" w:rsidR="00693DBA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A0877" w14:textId="34179FDB" w:rsidR="00693DBA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94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F39891" w14:textId="77777777" w:rsidR="00693DBA" w:rsidRPr="00030926" w:rsidRDefault="00693DBA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67FFF6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C18302" w14:textId="2EC3F0A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roto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flavovirid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BB5C6" w14:textId="56CF913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9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942CC" w14:textId="7A93C9C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4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546C1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2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3A25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37EAB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33C1F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0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A54B7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4DF90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7CD6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708B7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2346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1691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EAC75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ED4E5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578389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762580" w14:textId="6D53E67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roto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flavovirid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98ED7" w14:textId="1799098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6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39CB29" w14:textId="1CFBB46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4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33C3C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2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EB7C7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13D2A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430B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4CFE1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BD77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461C1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B1789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C6D5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AC2B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1B245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4DBE6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5DD5F3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1FB686" w14:textId="77103B92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rotoboth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flavovirid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A9F8F6" w14:textId="0DE0048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6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C0DDBE" w14:textId="685E233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4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79CD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2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189D4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676F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1F018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8B68E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44F26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1392D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4F18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EDC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909C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88849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52529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B461686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9B742F" w14:textId="1FA355CA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seud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ustral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C524C9" w14:textId="407304A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66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11A92" w14:textId="4176759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052DE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1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BFC39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FB10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F646D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08408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1661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59C5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B09A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0D011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E96A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168E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6CBFB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</w:tr>
      <w:tr w:rsidR="00E160A6" w:rsidRPr="00030926" w14:paraId="1661F4F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AB72C" w14:textId="33B531C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seud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llett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1D811" w14:textId="4185EBA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9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BAF025" w14:textId="607E2DD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9BB1D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1EB8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B682C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C2C36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3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CF6DC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B46FC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1B78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5AAEC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EEED7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9CA4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71AE8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42503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52926E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FF0543" w14:textId="4FD260F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seud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ollett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9C643" w14:textId="536FEAEB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82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B7D9E6" w14:textId="3C0CB50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F131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FB23B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968B6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E0F4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4C3CF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CB3EA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2F304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B388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94A1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8518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B9C0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5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7C998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15D862E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73621" w14:textId="08FD156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lastRenderedPageBreak/>
              <w:t>Pseud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gutt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45645" w14:textId="57E8425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82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E7D71" w14:textId="73EC459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0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BF32D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0F27D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776D78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AF67B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1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29B5A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29FAD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89E985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D0691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5D302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0E732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5B28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DF66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70AC17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7276A" w14:textId="4AC2CFD7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seud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apua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FCBC7" w14:textId="6CC7A18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82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894299" w14:textId="117B933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CCAEF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.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61FDB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4F659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850D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5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41B71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A0B0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2505C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5C342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4AB71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5E698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037C9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EB1A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7F843E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AD3C9E" w14:textId="2200480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seud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orphyriac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B1DF7" w14:textId="6F659FF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88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B958CA" w14:textId="240C7C6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8FEF8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43BE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DBA39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F2C5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F4318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1D364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B71B2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99823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24F95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7DEF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6153E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BE53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54DBF6AE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522F57" w14:textId="287166C3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seud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orphyriac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EEF373" w14:textId="04E6C89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1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FE4A42" w14:textId="5205752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73AAC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A93C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B498E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9CA2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AE036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C5653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84D1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3277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4E5A4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9F8E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FFCA0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578D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C6D11F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9363DB" w14:textId="48C0A3E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seudonaj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extil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6A7896" w14:textId="128DB48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17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A0FCE4" w14:textId="4C13625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128DF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DD467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47E12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C55FA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0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F2EE0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A20EC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1CF34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ACE93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CC7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F54A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A9AD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8276A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</w:tr>
      <w:tr w:rsidR="00E160A6" w:rsidRPr="00030926" w14:paraId="047014F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6EACD" w14:textId="17149E56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seudonaj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extil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7A970C" w14:textId="6976F95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3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017DF9" w14:textId="6DF5733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AB8C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EDBB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5F00B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C8B5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6B187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95A6F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32BAC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353458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6070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E9A44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07C8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C72CF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</w:tr>
      <w:tr w:rsidR="00E160A6" w:rsidRPr="00030926" w14:paraId="0715091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1CF67" w14:textId="7D5F448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Pseudonaj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extil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DE9AAC" w14:textId="0EA7C98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16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E07122" w14:textId="5EE025B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60E51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7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42797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B256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1678F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2C984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B3DE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E38E4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6389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451FC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9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E07D2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EA1B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9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F44F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</w:tr>
      <w:tr w:rsidR="00E160A6" w:rsidRPr="00030926" w14:paraId="2140CCA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0B1AFD" w14:textId="79D6703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habd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igr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72F02" w14:textId="52E3670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9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732410" w14:textId="2D99DEC1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7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3B467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B161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5BB93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DE322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37BA1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EB0B1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4C85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57B0A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204C0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11C18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3AEE4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D2F7B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828B4A0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84410" w14:textId="1546516F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habd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igr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57FD64" w14:textId="44B10F3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290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A0CE86" w14:textId="33E7119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7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1FEBC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A5304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AA8E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6D8E5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FA67D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6E5A7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91DD1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B0B2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489F0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0AB08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3201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9294D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C76AE5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61473" w14:textId="5B4631B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Rhabdop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igrin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6B4DB4" w14:textId="661BE83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818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90C8A1" w14:textId="5C2194D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7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6DCB5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11D9B9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E706C3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FB39E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A708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EB915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33CB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AE678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723F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BBF78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4ABD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2671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8292D17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AF794" w14:textId="0B714C5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istr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liari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C8B68A" w14:textId="02F5033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0FBACD" w14:textId="1AC2241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7E2F4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E78FD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8683B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782EC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9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A6F7E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807B6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0B2A9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6E825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8BB52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B24A3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D571F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2496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291020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38127" w14:textId="7999679C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istr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liari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6E9F0A" w14:textId="0271E70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D835B9" w14:textId="36B37E6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1D40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80A20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D4E64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3BFD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.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33407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3E141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67D6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56466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D73FF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BDFE8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AA7C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629D1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AFE8123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897CC" w14:textId="71757E4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istr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liari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43651" w14:textId="4FF0B4C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7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9486A9" w14:textId="1112B65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9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ED4F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3BE95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733C2C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D812B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53C3A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712E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BF06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7318E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0370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9CF0B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AC9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B3A2E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03BB5E01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CED64" w14:textId="60854D0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Sistr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miliari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1BC85B" w14:textId="1A65102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E21949" w14:textId="433F5793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F0D14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9366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C914AA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2A924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3A836F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D12AC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627B5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2A627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4CEF1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7C7BA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9F8D2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3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F6FDD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04592E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20589" w14:textId="043B9B74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Thamnophis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elegan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6B22F3" w14:textId="23A9000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28975F" w14:textId="1CA28DC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50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44023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2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159E4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658FE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4FBFF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.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84D94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902B38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4.6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6E68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5.4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577594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F469E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C6ED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A5F44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8C8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028C85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2272F3" w14:textId="633E2C2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helotorn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ap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0C0DA" w14:textId="5C3B180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56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3263E" w14:textId="60D67FF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AED11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864E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62D97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3C856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D60FC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p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2896A5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7FEB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4D82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C61AA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FA410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C9B4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FCE8E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634A30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9AB28E" w14:textId="6812DB59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helotorn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apens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0E293" w14:textId="20C6B14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C11E4F" w14:textId="053295A2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1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B48EA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.2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D22B6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D732B5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C1170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2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9C659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3399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F50B8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C72FC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81A071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1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F4E82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7A85CA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56B98F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CD1CA9C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5ECCEA" w14:textId="60BD6F6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yptelyt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bolab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7D52C" w14:textId="78F578BC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9BA3E" w14:textId="0C50B7B5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7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9AE4B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462F8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9B2EF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6534B7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3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3FD7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3E8AE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648CB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7875B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49EBB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E3ADD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0979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5A778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8E0BF3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56B40A" w14:textId="6E772548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ryptelytrop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lbolabr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45B6BA" w14:textId="4DA8B9F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7FE844" w14:textId="2FC12EE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7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FE6BB9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7744B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93F646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BCB7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.7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8C389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9220A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FAB3B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CDCE5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0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71F5C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EE13FC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814B5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51E0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3817BABA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500B7" w14:textId="46F151AB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rimeresuru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gramine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C95501" w14:textId="72C90BF8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72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CEF01D" w14:textId="2125645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68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DE5FF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.8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4D2A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arbore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FE36DB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3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2F620FD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.63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C5344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32AE0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C09EA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9441B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6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AAE94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3CE5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CFA40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D4012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6841FAE9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634771" w14:textId="7BB76265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Tropidechis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carinatu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B873AB" w14:textId="2E97B09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54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A5B1D" w14:textId="27F2C6B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8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C62D5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3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C7541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F15071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A7DC56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36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BCAE8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8132D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890162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06CFD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1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5F35C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EFD9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7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7466A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92B66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71174F48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43AC23" w14:textId="44FA7840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Viper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sp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F9F58" w14:textId="2C66F11A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0CAA3" w14:textId="731A927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6A96A0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12F92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2ADDC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8A66F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5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9E005B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sc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8073FA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EE449F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B328C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EF3D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BD1D74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1FB446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6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539FB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4ED6EA5D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98155" w14:textId="61B0AF5D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Viper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sp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F35D3D" w14:textId="1502E3D4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5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4CD250" w14:textId="2105474E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2D294B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96011B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B54100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8B6ED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27559E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0C546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0E001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6D0BE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22E710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702B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FFFF4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6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F0DD45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CAD0E34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E9C87B" w14:textId="2515071E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Viper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aspis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CD03B" w14:textId="135F9606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2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8D2E18" w14:textId="5E15CA0D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2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2E0D36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.5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D96D3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4FFE0F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D2646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.7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1E2C3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m</w:t>
            </w:r>
            <w:proofErr w:type="spellEnd"/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4520B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03F593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F0E8FD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26EA8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4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012FB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0490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6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4FAC87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  <w:tr w:rsidR="00E160A6" w:rsidRPr="00030926" w14:paraId="2BFF360B" w14:textId="77777777" w:rsidTr="0040107C">
        <w:trPr>
          <w:trHeight w:val="320"/>
        </w:trPr>
        <w:tc>
          <w:tcPr>
            <w:tcW w:w="26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06A993" w14:textId="5B3474E1" w:rsidR="00E160A6" w:rsidRPr="00030926" w:rsidRDefault="00E160A6" w:rsidP="00C67E49">
            <w:pPr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</w:pP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Vipera</w:t>
            </w:r>
            <w:proofErr w:type="spellEnd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030926">
              <w:rPr>
                <w:rFonts w:asciiTheme="minorHAnsi" w:eastAsia="Times New Roman" w:hAnsiTheme="minorHAnsi"/>
                <w:i/>
                <w:color w:val="000000"/>
                <w:sz w:val="20"/>
                <w:szCs w:val="20"/>
              </w:rPr>
              <w:t>latastei</w:t>
            </w:r>
            <w:proofErr w:type="spellEnd"/>
          </w:p>
        </w:tc>
        <w:tc>
          <w:tcPr>
            <w:tcW w:w="77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42739" w14:textId="279422D0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521</w:t>
            </w:r>
          </w:p>
        </w:tc>
        <w:tc>
          <w:tcPr>
            <w:tcW w:w="113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17FBC" w14:textId="4F1BE40F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99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0E3AD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4</w:t>
            </w:r>
          </w:p>
        </w:tc>
        <w:tc>
          <w:tcPr>
            <w:tcW w:w="123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356DE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terrestrial</w:t>
            </w:r>
          </w:p>
        </w:tc>
        <w:tc>
          <w:tcPr>
            <w:tcW w:w="61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84EB4" w14:textId="77777777" w:rsidR="00E160A6" w:rsidRPr="00030926" w:rsidRDefault="00E160A6" w:rsidP="00C92307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</w:t>
            </w:r>
          </w:p>
        </w:tc>
        <w:tc>
          <w:tcPr>
            <w:tcW w:w="95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010E1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6.4</w:t>
            </w:r>
          </w:p>
        </w:tc>
        <w:tc>
          <w:tcPr>
            <w:tcW w:w="10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45822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iv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560CBC" w14:textId="77777777" w:rsidR="00E160A6" w:rsidRPr="00030926" w:rsidRDefault="00E160A6" w:rsidP="00522EB1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  <w:tc>
          <w:tcPr>
            <w:tcW w:w="673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334FDA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B49F1" w14:textId="77777777" w:rsidR="00E160A6" w:rsidRPr="00030926" w:rsidRDefault="00E160A6" w:rsidP="002A592F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1.7</w:t>
            </w:r>
          </w:p>
        </w:tc>
        <w:tc>
          <w:tcPr>
            <w:tcW w:w="84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A08409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20.7</w:t>
            </w:r>
          </w:p>
        </w:tc>
        <w:tc>
          <w:tcPr>
            <w:tcW w:w="78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F60CCF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.1</w:t>
            </w:r>
          </w:p>
        </w:tc>
        <w:tc>
          <w:tcPr>
            <w:tcW w:w="89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563C3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69.8</w:t>
            </w:r>
          </w:p>
        </w:tc>
        <w:tc>
          <w:tcPr>
            <w:tcW w:w="73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51BE3D" w14:textId="77777777" w:rsidR="00E160A6" w:rsidRPr="00030926" w:rsidRDefault="00E160A6" w:rsidP="00E160A6">
            <w:pPr>
              <w:jc w:val="center"/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</w:pPr>
            <w:r w:rsidRPr="00030926">
              <w:rPr>
                <w:rFonts w:asciiTheme="minorHAnsi" w:eastAsia="Times New Roman" w:hAnsiTheme="minorHAnsi"/>
                <w:color w:val="000000"/>
                <w:sz w:val="20"/>
                <w:szCs w:val="20"/>
              </w:rPr>
              <w:t>0</w:t>
            </w:r>
          </w:p>
        </w:tc>
      </w:tr>
    </w:tbl>
    <w:p w14:paraId="76B486C0" w14:textId="77777777" w:rsidR="00C42646" w:rsidRDefault="00C42646"/>
    <w:p w14:paraId="1DBDB20D" w14:textId="77777777" w:rsidR="00C42646" w:rsidRDefault="00C42646"/>
    <w:p w14:paraId="29F8A68A" w14:textId="77777777" w:rsidR="00C42646" w:rsidRDefault="00C42646" w:rsidP="00C42646">
      <w:pPr>
        <w:pStyle w:val="EndNoteBibliography"/>
        <w:ind w:left="720" w:hanging="720"/>
      </w:pPr>
    </w:p>
    <w:p w14:paraId="4319C93C" w14:textId="4F49D91D" w:rsidR="00C42646" w:rsidRPr="00C42646" w:rsidRDefault="00C42646" w:rsidP="00C42646">
      <w:pPr>
        <w:pStyle w:val="EndNoteBibliography"/>
        <w:ind w:left="720" w:hanging="720"/>
        <w:rPr>
          <w:b/>
        </w:rPr>
      </w:pPr>
      <w:r w:rsidRPr="00C42646">
        <w:rPr>
          <w:b/>
        </w:rPr>
        <w:lastRenderedPageBreak/>
        <w:t>References</w:t>
      </w:r>
    </w:p>
    <w:p w14:paraId="7AF1AA53" w14:textId="77777777" w:rsidR="008E0E4F" w:rsidRPr="008E0E4F" w:rsidRDefault="00C42646" w:rsidP="008E0E4F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E0E4F" w:rsidRPr="008E0E4F">
        <w:rPr>
          <w:noProof/>
        </w:rPr>
        <w:t>1</w:t>
      </w:r>
      <w:r w:rsidR="008E0E4F" w:rsidRPr="008E0E4F">
        <w:rPr>
          <w:noProof/>
        </w:rPr>
        <w:tab/>
        <w:t xml:space="preserve">Boback, S. M. &amp; Guyer, C. A test of reproductive power in snakes. </w:t>
      </w:r>
      <w:r w:rsidR="008E0E4F" w:rsidRPr="008E0E4F">
        <w:rPr>
          <w:i/>
          <w:noProof/>
        </w:rPr>
        <w:t>Ecology</w:t>
      </w:r>
      <w:r w:rsidR="008E0E4F" w:rsidRPr="008E0E4F">
        <w:rPr>
          <w:noProof/>
        </w:rPr>
        <w:t xml:space="preserve"> </w:t>
      </w:r>
      <w:r w:rsidR="008E0E4F" w:rsidRPr="008E0E4F">
        <w:rPr>
          <w:b/>
          <w:noProof/>
        </w:rPr>
        <w:t>89</w:t>
      </w:r>
      <w:r w:rsidR="008E0E4F" w:rsidRPr="008E0E4F">
        <w:rPr>
          <w:noProof/>
        </w:rPr>
        <w:t>, 1428-1435 (2008).</w:t>
      </w:r>
    </w:p>
    <w:p w14:paraId="66BB634D" w14:textId="77777777" w:rsidR="008E0E4F" w:rsidRPr="008E0E4F" w:rsidRDefault="008E0E4F" w:rsidP="008E0E4F">
      <w:pPr>
        <w:pStyle w:val="EndNoteBibliography"/>
        <w:ind w:left="720" w:hanging="720"/>
        <w:rPr>
          <w:noProof/>
        </w:rPr>
      </w:pPr>
      <w:r w:rsidRPr="008E0E4F">
        <w:rPr>
          <w:noProof/>
        </w:rPr>
        <w:t>2</w:t>
      </w:r>
      <w:r w:rsidRPr="008E0E4F">
        <w:rPr>
          <w:noProof/>
        </w:rPr>
        <w:tab/>
        <w:t>de Queiroz, A. &amp; Rodríguez</w:t>
      </w:r>
      <w:r w:rsidRPr="008E0E4F">
        <w:rPr>
          <w:rFonts w:ascii="Calibri" w:eastAsia="Calibri" w:hAnsi="Calibri" w:cs="Calibri"/>
          <w:noProof/>
        </w:rPr>
        <w:t>‐</w:t>
      </w:r>
      <w:r w:rsidRPr="008E0E4F">
        <w:rPr>
          <w:noProof/>
        </w:rPr>
        <w:t xml:space="preserve">Robles, J. A. Historical contingency and animal diets: the origins of egg eating in snakes. </w:t>
      </w:r>
      <w:r w:rsidRPr="008E0E4F">
        <w:rPr>
          <w:i/>
          <w:noProof/>
        </w:rPr>
        <w:t>The American Naturalist</w:t>
      </w:r>
      <w:r w:rsidRPr="008E0E4F">
        <w:rPr>
          <w:noProof/>
        </w:rPr>
        <w:t xml:space="preserve"> </w:t>
      </w:r>
      <w:r w:rsidRPr="008E0E4F">
        <w:rPr>
          <w:b/>
          <w:noProof/>
        </w:rPr>
        <w:t>167</w:t>
      </w:r>
      <w:r w:rsidRPr="008E0E4F">
        <w:rPr>
          <w:noProof/>
        </w:rPr>
        <w:t>, 684-694 (2006).</w:t>
      </w:r>
    </w:p>
    <w:p w14:paraId="70F47A98" w14:textId="77777777" w:rsidR="008E0E4F" w:rsidRPr="008E0E4F" w:rsidRDefault="008E0E4F" w:rsidP="008E0E4F">
      <w:pPr>
        <w:pStyle w:val="EndNoteBibliography"/>
        <w:ind w:left="720" w:hanging="720"/>
        <w:rPr>
          <w:noProof/>
        </w:rPr>
      </w:pPr>
      <w:r w:rsidRPr="008E0E4F">
        <w:rPr>
          <w:noProof/>
        </w:rPr>
        <w:t>3</w:t>
      </w:r>
      <w:r w:rsidRPr="008E0E4F">
        <w:rPr>
          <w:noProof/>
        </w:rPr>
        <w:tab/>
        <w:t xml:space="preserve">Branch, W. R. </w:t>
      </w:r>
      <w:r w:rsidRPr="008E0E4F">
        <w:rPr>
          <w:i/>
          <w:noProof/>
        </w:rPr>
        <w:t>Field guide to snakes and other reptiles of southern Africa</w:t>
      </w:r>
      <w:r w:rsidRPr="008E0E4F">
        <w:rPr>
          <w:noProof/>
        </w:rPr>
        <w:t>.  (Struik, 1998).</w:t>
      </w:r>
    </w:p>
    <w:p w14:paraId="7B27B07E" w14:textId="77777777" w:rsidR="008E0E4F" w:rsidRPr="008E0E4F" w:rsidRDefault="008E0E4F" w:rsidP="008E0E4F">
      <w:pPr>
        <w:pStyle w:val="EndNoteBibliography"/>
        <w:ind w:left="720" w:hanging="720"/>
        <w:rPr>
          <w:noProof/>
        </w:rPr>
      </w:pPr>
      <w:r w:rsidRPr="008E0E4F">
        <w:rPr>
          <w:noProof/>
        </w:rPr>
        <w:t>4</w:t>
      </w:r>
      <w:r w:rsidRPr="008E0E4F">
        <w:rPr>
          <w:noProof/>
        </w:rPr>
        <w:tab/>
        <w:t xml:space="preserve">O'Shea, M. </w:t>
      </w:r>
      <w:r w:rsidRPr="008E0E4F">
        <w:rPr>
          <w:i/>
          <w:noProof/>
        </w:rPr>
        <w:t>Venomous snakes of the world</w:t>
      </w:r>
      <w:r w:rsidRPr="008E0E4F">
        <w:rPr>
          <w:noProof/>
        </w:rPr>
        <w:t>.  (New Holland Publishers, 2008).</w:t>
      </w:r>
    </w:p>
    <w:p w14:paraId="0B199AE8" w14:textId="77777777" w:rsidR="008E0E4F" w:rsidRPr="008E0E4F" w:rsidRDefault="008E0E4F" w:rsidP="008E0E4F">
      <w:pPr>
        <w:pStyle w:val="EndNoteBibliography"/>
        <w:ind w:left="720" w:hanging="720"/>
        <w:rPr>
          <w:noProof/>
        </w:rPr>
      </w:pPr>
      <w:r w:rsidRPr="008E0E4F">
        <w:rPr>
          <w:noProof/>
        </w:rPr>
        <w:t>5</w:t>
      </w:r>
      <w:r w:rsidRPr="008E0E4F">
        <w:rPr>
          <w:noProof/>
        </w:rPr>
        <w:tab/>
        <w:t xml:space="preserve">Navy, U. Poisonous snakes of the world. </w:t>
      </w:r>
      <w:r w:rsidRPr="008E0E4F">
        <w:rPr>
          <w:i/>
          <w:noProof/>
        </w:rPr>
        <w:t>US Govt New York: Dover Publications Inc</w:t>
      </w:r>
      <w:r w:rsidRPr="008E0E4F">
        <w:rPr>
          <w:noProof/>
        </w:rPr>
        <w:t>, 203-206 (1991).</w:t>
      </w:r>
    </w:p>
    <w:p w14:paraId="0C64F790" w14:textId="77777777" w:rsidR="008E0E4F" w:rsidRPr="008E0E4F" w:rsidRDefault="008E0E4F" w:rsidP="008E0E4F">
      <w:pPr>
        <w:pStyle w:val="EndNoteBibliography"/>
        <w:ind w:left="720" w:hanging="720"/>
        <w:rPr>
          <w:noProof/>
        </w:rPr>
      </w:pPr>
      <w:r w:rsidRPr="008E0E4F">
        <w:rPr>
          <w:noProof/>
        </w:rPr>
        <w:t>6</w:t>
      </w:r>
      <w:r w:rsidRPr="008E0E4F">
        <w:rPr>
          <w:noProof/>
        </w:rPr>
        <w:tab/>
        <w:t xml:space="preserve">Spawls, S., Branch, B. &amp; Branch, W. R. </w:t>
      </w:r>
      <w:r w:rsidRPr="008E0E4F">
        <w:rPr>
          <w:i/>
          <w:noProof/>
        </w:rPr>
        <w:t>The dangerous snakes of Africa: natural history, species directory, venoms, and snakebite</w:t>
      </w:r>
      <w:r w:rsidRPr="008E0E4F">
        <w:rPr>
          <w:noProof/>
        </w:rPr>
        <w:t>.  (Ralph Curtis Pub, 1995).</w:t>
      </w:r>
    </w:p>
    <w:p w14:paraId="164EF20C" w14:textId="77777777" w:rsidR="008E0E4F" w:rsidRPr="008E0E4F" w:rsidRDefault="008E0E4F" w:rsidP="008E0E4F">
      <w:pPr>
        <w:pStyle w:val="EndNoteBibliography"/>
        <w:ind w:left="720" w:hanging="720"/>
        <w:rPr>
          <w:noProof/>
        </w:rPr>
      </w:pPr>
      <w:r w:rsidRPr="008E0E4F">
        <w:rPr>
          <w:noProof/>
        </w:rPr>
        <w:t>7</w:t>
      </w:r>
      <w:r w:rsidRPr="008E0E4F">
        <w:rPr>
          <w:noProof/>
        </w:rPr>
        <w:tab/>
        <w:t xml:space="preserve">Ernst, C. H. &amp; Ernst, E. M. </w:t>
      </w:r>
      <w:r w:rsidRPr="008E0E4F">
        <w:rPr>
          <w:i/>
          <w:noProof/>
        </w:rPr>
        <w:t>Snakes of the United States and Canada</w:t>
      </w:r>
      <w:r w:rsidRPr="008E0E4F">
        <w:rPr>
          <w:noProof/>
        </w:rPr>
        <w:t>.  (Smithsonian Books, 2003).</w:t>
      </w:r>
    </w:p>
    <w:p w14:paraId="7474BFEF" w14:textId="77777777" w:rsidR="008E0E4F" w:rsidRPr="008E0E4F" w:rsidRDefault="008E0E4F" w:rsidP="008E0E4F">
      <w:pPr>
        <w:pStyle w:val="EndNoteBibliography"/>
        <w:ind w:left="720" w:hanging="720"/>
        <w:rPr>
          <w:noProof/>
        </w:rPr>
      </w:pPr>
      <w:r w:rsidRPr="008E0E4F">
        <w:rPr>
          <w:noProof/>
        </w:rPr>
        <w:t>8</w:t>
      </w:r>
      <w:r w:rsidRPr="008E0E4F">
        <w:rPr>
          <w:noProof/>
        </w:rPr>
        <w:tab/>
        <w:t xml:space="preserve">Campbell, J. A., Lamar, W. W. &amp; Brodie, E. D. </w:t>
      </w:r>
      <w:r w:rsidRPr="008E0E4F">
        <w:rPr>
          <w:i/>
          <w:noProof/>
        </w:rPr>
        <w:t>Venomous reptiles of the Western Hemisphere</w:t>
      </w:r>
      <w:r w:rsidRPr="008E0E4F">
        <w:rPr>
          <w:noProof/>
        </w:rPr>
        <w:t>.  (Comstock Pub. Associates, 2004).</w:t>
      </w:r>
    </w:p>
    <w:p w14:paraId="09A10058" w14:textId="6DA88149" w:rsidR="00DE1498" w:rsidRDefault="00C42646">
      <w:r>
        <w:fldChar w:fldCharType="end"/>
      </w:r>
    </w:p>
    <w:sectPr w:rsidR="00DE1498" w:rsidSect="00C67E49">
      <w:pgSz w:w="16840" w:h="11900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4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x5t9ztwnxe5f8edetnp2tzne0aaff55ftr5&quot;&gt;My EndNote Library&lt;record-ids&gt;&lt;item&gt;68&lt;/item&gt;&lt;item&gt;69&lt;/item&gt;&lt;item&gt;70&lt;/item&gt;&lt;item&gt;71&lt;/item&gt;&lt;item&gt;74&lt;/item&gt;&lt;item&gt;75&lt;/item&gt;&lt;item&gt;203&lt;/item&gt;&lt;item&gt;204&lt;/item&gt;&lt;/record-ids&gt;&lt;/item&gt;&lt;/Libraries&gt;"/>
  </w:docVars>
  <w:rsids>
    <w:rsidRoot w:val="00C67E49"/>
    <w:rsid w:val="00030926"/>
    <w:rsid w:val="000805FA"/>
    <w:rsid w:val="000E6823"/>
    <w:rsid w:val="00174FDA"/>
    <w:rsid w:val="0019598A"/>
    <w:rsid w:val="001A546E"/>
    <w:rsid w:val="002021D9"/>
    <w:rsid w:val="002255E1"/>
    <w:rsid w:val="002551BB"/>
    <w:rsid w:val="002A592F"/>
    <w:rsid w:val="002B361D"/>
    <w:rsid w:val="003067C4"/>
    <w:rsid w:val="003A3756"/>
    <w:rsid w:val="003E703B"/>
    <w:rsid w:val="0040107C"/>
    <w:rsid w:val="004B7D71"/>
    <w:rsid w:val="00520F97"/>
    <w:rsid w:val="005222BF"/>
    <w:rsid w:val="00522EB1"/>
    <w:rsid w:val="005A1F00"/>
    <w:rsid w:val="005C10A7"/>
    <w:rsid w:val="005C6A1A"/>
    <w:rsid w:val="005D2033"/>
    <w:rsid w:val="00614482"/>
    <w:rsid w:val="006242CE"/>
    <w:rsid w:val="00670B81"/>
    <w:rsid w:val="00693DBA"/>
    <w:rsid w:val="006C61A2"/>
    <w:rsid w:val="00744AF2"/>
    <w:rsid w:val="007F5C9D"/>
    <w:rsid w:val="00801908"/>
    <w:rsid w:val="00846D08"/>
    <w:rsid w:val="008927CB"/>
    <w:rsid w:val="008E0E4F"/>
    <w:rsid w:val="0090192C"/>
    <w:rsid w:val="00977C4F"/>
    <w:rsid w:val="0098658F"/>
    <w:rsid w:val="00994830"/>
    <w:rsid w:val="009D6547"/>
    <w:rsid w:val="00A1167F"/>
    <w:rsid w:val="00A168E8"/>
    <w:rsid w:val="00A96900"/>
    <w:rsid w:val="00AA6B8E"/>
    <w:rsid w:val="00AC5261"/>
    <w:rsid w:val="00B57B3A"/>
    <w:rsid w:val="00B768C3"/>
    <w:rsid w:val="00C42646"/>
    <w:rsid w:val="00C47575"/>
    <w:rsid w:val="00C67E49"/>
    <w:rsid w:val="00C75E1B"/>
    <w:rsid w:val="00C92307"/>
    <w:rsid w:val="00CA3291"/>
    <w:rsid w:val="00CC24ED"/>
    <w:rsid w:val="00D30F7D"/>
    <w:rsid w:val="00D33137"/>
    <w:rsid w:val="00DE1498"/>
    <w:rsid w:val="00E160A6"/>
    <w:rsid w:val="00E613EE"/>
    <w:rsid w:val="00E64B97"/>
    <w:rsid w:val="00E85A3C"/>
    <w:rsid w:val="00ED4EC2"/>
    <w:rsid w:val="00EF6BF5"/>
    <w:rsid w:val="00F86FE7"/>
    <w:rsid w:val="00FA799A"/>
    <w:rsid w:val="00FF3C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F68CD86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693DBA"/>
    <w:rPr>
      <w:rFonts w:ascii="Times New Roman" w:hAnsi="Times New Roman" w:cs="Times New Roman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DocumentMap">
    <w:name w:val="Document Map"/>
    <w:basedOn w:val="Normal"/>
    <w:link w:val="DocumentMapChar"/>
    <w:uiPriority w:val="99"/>
    <w:semiHidden/>
    <w:unhideWhenUsed/>
    <w:rsid w:val="00C92307"/>
    <w:rPr>
      <w:lang w:val="en-GB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C92307"/>
    <w:rPr>
      <w:rFonts w:ascii="Times New Roman" w:hAnsi="Times New Roman" w:cs="Times New Roman"/>
      <w:lang w:val="en-GB"/>
    </w:rPr>
  </w:style>
  <w:style w:type="paragraph" w:customStyle="1" w:styleId="EndNoteBibliographyTitle">
    <w:name w:val="EndNote Bibliography Title"/>
    <w:basedOn w:val="Normal"/>
    <w:rsid w:val="00C42646"/>
    <w:pPr>
      <w:jc w:val="center"/>
    </w:pPr>
  </w:style>
  <w:style w:type="paragraph" w:customStyle="1" w:styleId="EndNoteBibliography">
    <w:name w:val="EndNote Bibliography"/>
    <w:basedOn w:val="Normal"/>
    <w:rsid w:val="00C426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8956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851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973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4" Type="http://schemas.openxmlformats.org/officeDocument/2006/relationships/fontTable" Target="fontTable.xml"/><Relationship Id="rId5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4</TotalTime>
  <Pages>11</Pages>
  <Words>14592</Words>
  <Characters>83181</Characters>
  <Application>Microsoft Macintosh Word</Application>
  <DocSecurity>0</DocSecurity>
  <Lines>693</Lines>
  <Paragraphs>19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9757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evin Healy</dc:creator>
  <cp:keywords/>
  <dc:description/>
  <cp:lastModifiedBy>Kevin Healy</cp:lastModifiedBy>
  <cp:revision>4</cp:revision>
  <dcterms:created xsi:type="dcterms:W3CDTF">2017-01-15T21:19:00Z</dcterms:created>
  <dcterms:modified xsi:type="dcterms:W3CDTF">2017-01-26T14:37:00Z</dcterms:modified>
</cp:coreProperties>
</file>